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commentRangeStart w:id="25"/>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commentRangeEnd w:id="25"/>
            <w:r w:rsidR="00FA0C59">
              <w:rPr>
                <w:rStyle w:val="CommentReference"/>
              </w:rPr>
              <w:commentReference w:id="25"/>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6" w:name="_Ref34252126"/>
      <w:bookmarkStart w:id="27"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8" w:name="_Ref34252123"/>
      <w:bookmarkEnd w:id="26"/>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7"/>
      <w:bookmarkEnd w:id="2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9"/>
            <w:r w:rsidRPr="00715B6A">
              <w:rPr>
                <w:rFonts w:cs="Times New Roman"/>
                <w:color w:val="000000"/>
                <w:sz w:val="20"/>
                <w:szCs w:val="20"/>
              </w:rPr>
              <w:t>n</w:t>
            </w:r>
            <w:commentRangeEnd w:id="29"/>
            <w:r w:rsidR="00602557">
              <w:rPr>
                <w:rStyle w:val="CommentReference"/>
              </w:rPr>
              <w:commentReference w:id="29"/>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30"/>
      <w:r w:rsidRPr="0032657B">
        <w:rPr>
          <w:rFonts w:cs="Times New Roman"/>
          <w:szCs w:val="24"/>
        </w:rPr>
        <w:t>due to issues with detection C and C++ have been combined as .h files detected by srcML are labeled as C++ files</w:t>
      </w:r>
      <w:commentRangeEnd w:id="30"/>
      <w:r w:rsidR="0015388F">
        <w:rPr>
          <w:rStyle w:val="CommentReference"/>
        </w:rPr>
        <w:commentReference w:id="30"/>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Doxygen/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1"/>
      <w:commentRangeEnd w:id="31"/>
      <w:r w:rsidR="0046337F">
        <w:rPr>
          <w:rStyle w:val="CommentReference"/>
        </w:rPr>
        <w:commentReference w:id="31"/>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2"/>
      <w:r w:rsidR="00C10DF2">
        <w:rPr>
          <w:rFonts w:cs="Times New Roman"/>
          <w:szCs w:val="24"/>
        </w:rPr>
        <w:t>in 21.</w:t>
      </w:r>
      <w:commentRangeEnd w:id="32"/>
      <w:r w:rsidR="00650813">
        <w:rPr>
          <w:rStyle w:val="CommentReference"/>
        </w:rPr>
        <w:commentReference w:id="32"/>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3"/>
      <w:ins w:id="34"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3"/>
      <w:r w:rsidR="00BA1351">
        <w:rPr>
          <w:rStyle w:val="CommentReference"/>
        </w:rPr>
        <w:commentReference w:id="33"/>
      </w:r>
    </w:p>
    <w:p w14:paraId="792B1F98" w14:textId="03682E4C" w:rsidR="00916E39" w:rsidRPr="00962E78" w:rsidRDefault="00916E39" w:rsidP="00962E78">
      <w:pPr>
        <w:pStyle w:val="Caption"/>
        <w:keepNext/>
        <w:jc w:val="center"/>
        <w:rPr>
          <w:sz w:val="24"/>
          <w:szCs w:val="24"/>
        </w:rPr>
      </w:pPr>
      <w:bookmarkStart w:id="35"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6" w:name="_Hlk36051824"/>
      <w:bookmarkEnd w:id="35"/>
      <w:del w:id="37" w:author="blake grills" w:date="2020-04-03T10:17:00Z">
        <w:r w:rsidR="00094B30" w:rsidDel="00CF64B0">
          <w:rPr>
            <w:sz w:val="24"/>
            <w:szCs w:val="24"/>
          </w:rPr>
          <w:delText xml:space="preserve">.  </w:delText>
        </w:r>
      </w:del>
      <w:ins w:id="38"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39"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36"/>
    </w:p>
    <w:tbl>
      <w:tblPr>
        <w:tblStyle w:val="TableGrid"/>
        <w:tblW w:w="12759" w:type="dxa"/>
        <w:tblLook w:val="04A0" w:firstRow="1" w:lastRow="0" w:firstColumn="1" w:lastColumn="0" w:noHBand="0" w:noVBand="1"/>
        <w:tblPrChange w:id="40"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41">
          <w:tblGrid>
            <w:gridCol w:w="1230"/>
            <w:gridCol w:w="1120"/>
            <w:gridCol w:w="1456"/>
            <w:gridCol w:w="1597"/>
            <w:gridCol w:w="2016"/>
            <w:gridCol w:w="2670"/>
            <w:gridCol w:w="2670"/>
          </w:tblGrid>
        </w:tblGridChange>
      </w:tblGrid>
      <w:tr w:rsidR="00083FC8" w14:paraId="5C4D9C9D" w14:textId="77777777" w:rsidTr="00083FC8">
        <w:tc>
          <w:tcPr>
            <w:tcW w:w="1230" w:type="dxa"/>
            <w:tcPrChange w:id="42"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43"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44"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45"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46"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47"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48" w:author="Michael Decker" w:date="2020-04-03T19:39:00Z">
              <w:r w:rsidRPr="00083FC8">
                <w:rPr>
                  <w:rFonts w:cs="Times New Roman"/>
                  <w:b/>
                  <w:bCs/>
                  <w:szCs w:val="24"/>
                  <w:rPrChange w:id="49" w:author="Michael Decker" w:date="2020-04-03T19:40:00Z">
                    <w:rPr>
                      <w:rFonts w:cs="Times New Roman"/>
                      <w:szCs w:val="24"/>
                    </w:rPr>
                  </w:rPrChange>
                </w:rPr>
                <w:t>Total Number of Comments</w:t>
              </w:r>
            </w:ins>
          </w:p>
        </w:tc>
        <w:tc>
          <w:tcPr>
            <w:tcW w:w="3134" w:type="dxa"/>
            <w:tcPrChange w:id="50"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51"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52"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53"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54"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55"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56" w:author="Michael Decker" w:date="2020-04-03T19:42:00Z">
              <w:tcPr>
                <w:tcW w:w="2670" w:type="dxa"/>
              </w:tcPr>
            </w:tcPrChange>
          </w:tcPr>
          <w:p w14:paraId="6EDC92F8" w14:textId="35B1E1B5" w:rsidR="00083FC8" w:rsidRDefault="00083FC8" w:rsidP="004E5433">
            <w:pPr>
              <w:ind w:firstLine="0"/>
              <w:rPr>
                <w:rFonts w:cs="Times New Roman"/>
                <w:szCs w:val="24"/>
              </w:rPr>
            </w:pPr>
            <w:ins w:id="57" w:author="Michael Decker" w:date="2020-04-03T19:41:00Z">
              <w:r>
                <w:rPr>
                  <w:rFonts w:cs="Times New Roman"/>
                  <w:szCs w:val="24"/>
                </w:rPr>
                <w:t>178</w:t>
              </w:r>
            </w:ins>
          </w:p>
        </w:tc>
        <w:tc>
          <w:tcPr>
            <w:tcW w:w="3134" w:type="dxa"/>
            <w:tcPrChange w:id="58"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59"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60"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61"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62"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63"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64" w:author="Michael Decker" w:date="2020-04-03T19:42:00Z">
              <w:tcPr>
                <w:tcW w:w="2670" w:type="dxa"/>
              </w:tcPr>
            </w:tcPrChange>
          </w:tcPr>
          <w:p w14:paraId="3F32BD2F" w14:textId="59DF29EC" w:rsidR="00083FC8" w:rsidRDefault="00083FC8" w:rsidP="004E5433">
            <w:pPr>
              <w:ind w:firstLine="0"/>
              <w:rPr>
                <w:rFonts w:cs="Times New Roman"/>
                <w:szCs w:val="24"/>
              </w:rPr>
            </w:pPr>
            <w:ins w:id="65" w:author="Michael Decker" w:date="2020-04-03T19:41:00Z">
              <w:r>
                <w:rPr>
                  <w:rFonts w:cs="Times New Roman"/>
                  <w:szCs w:val="24"/>
                </w:rPr>
                <w:t>977</w:t>
              </w:r>
            </w:ins>
          </w:p>
        </w:tc>
        <w:tc>
          <w:tcPr>
            <w:tcW w:w="3134" w:type="dxa"/>
            <w:tcPrChange w:id="66"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67"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68"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69"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70"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71"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72" w:author="Michael Decker" w:date="2020-04-03T19:42:00Z">
              <w:tcPr>
                <w:tcW w:w="2670" w:type="dxa"/>
              </w:tcPr>
            </w:tcPrChange>
          </w:tcPr>
          <w:p w14:paraId="79905EFC" w14:textId="06FB6762" w:rsidR="00083FC8" w:rsidRDefault="00083FC8" w:rsidP="004E5433">
            <w:pPr>
              <w:ind w:firstLine="0"/>
              <w:rPr>
                <w:rFonts w:cs="Times New Roman"/>
                <w:szCs w:val="24"/>
              </w:rPr>
            </w:pPr>
            <w:ins w:id="73" w:author="Michael Decker" w:date="2020-04-03T19:41:00Z">
              <w:r>
                <w:rPr>
                  <w:rFonts w:cs="Times New Roman"/>
                  <w:szCs w:val="24"/>
                </w:rPr>
                <w:t>87</w:t>
              </w:r>
            </w:ins>
          </w:p>
        </w:tc>
        <w:tc>
          <w:tcPr>
            <w:tcW w:w="3134" w:type="dxa"/>
            <w:tcPrChange w:id="74"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75" w:author="Michael Decker" w:date="2020-04-03T19:42:00Z">
              <w:tcPr>
                <w:tcW w:w="1230" w:type="dxa"/>
              </w:tcPr>
            </w:tcPrChange>
          </w:tcPr>
          <w:p w14:paraId="3BC056B6" w14:textId="17882075" w:rsidR="00083FC8" w:rsidRDefault="00083FC8" w:rsidP="004E5433">
            <w:pPr>
              <w:ind w:firstLine="0"/>
              <w:rPr>
                <w:rFonts w:cs="Times New Roman"/>
                <w:szCs w:val="24"/>
              </w:rPr>
            </w:pPr>
            <w:commentRangeStart w:id="76"/>
            <w:r>
              <w:rPr>
                <w:rFonts w:cs="Times New Roman"/>
                <w:szCs w:val="24"/>
              </w:rPr>
              <w:t>Total</w:t>
            </w:r>
            <w:commentRangeEnd w:id="76"/>
            <w:r>
              <w:rPr>
                <w:rStyle w:val="CommentReference"/>
              </w:rPr>
              <w:commentReference w:id="76"/>
            </w:r>
          </w:p>
        </w:tc>
        <w:tc>
          <w:tcPr>
            <w:tcW w:w="1120" w:type="dxa"/>
            <w:tcPrChange w:id="77"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78"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79"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80"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81" w:author="Michael Decker" w:date="2020-04-03T19:42:00Z">
              <w:tcPr>
                <w:tcW w:w="2670" w:type="dxa"/>
              </w:tcPr>
            </w:tcPrChange>
          </w:tcPr>
          <w:p w14:paraId="2B5B49D1" w14:textId="0094C032" w:rsidR="00083FC8" w:rsidRDefault="00083FC8" w:rsidP="004E5433">
            <w:pPr>
              <w:ind w:firstLine="0"/>
              <w:rPr>
                <w:rFonts w:cs="Times New Roman"/>
                <w:szCs w:val="24"/>
              </w:rPr>
            </w:pPr>
            <w:ins w:id="82" w:author="Michael Decker" w:date="2020-04-03T19:42:00Z">
              <w:r>
                <w:rPr>
                  <w:rFonts w:cs="Times New Roman"/>
                  <w:szCs w:val="24"/>
                </w:rPr>
                <w:t>1242</w:t>
              </w:r>
            </w:ins>
          </w:p>
        </w:tc>
        <w:tc>
          <w:tcPr>
            <w:tcW w:w="3134" w:type="dxa"/>
            <w:tcPrChange w:id="83"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84"/>
            <w:r>
              <w:rPr>
                <w:rFonts w:cs="Times New Roman"/>
                <w:szCs w:val="24"/>
              </w:rPr>
              <w:t>Total</w:t>
            </w:r>
            <w:commentRangeEnd w:id="84"/>
            <w:r>
              <w:rPr>
                <w:rStyle w:val="CommentReference"/>
              </w:rPr>
              <w:commentReference w:id="84"/>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85"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85"/>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1"/>
        <w:gridCol w:w="1464"/>
        <w:gridCol w:w="1179"/>
        <w:gridCol w:w="1266"/>
        <w:gridCol w:w="1323"/>
        <w:gridCol w:w="1548"/>
        <w:gridCol w:w="1682"/>
        <w:gridCol w:w="1327"/>
        <w:gridCol w:w="1450"/>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r>
              <w:rPr>
                <w:color w:val="000000"/>
                <w:sz w:val="20"/>
                <w:szCs w:val="20"/>
              </w:rPr>
              <w:t>aleth</w:t>
            </w:r>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r>
              <w:rPr>
                <w:color w:val="000000"/>
                <w:sz w:val="20"/>
                <w:szCs w:val="20"/>
              </w:rPr>
              <w:t>asio</w:t>
            </w:r>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r>
              <w:rPr>
                <w:color w:val="000000"/>
                <w:sz w:val="20"/>
                <w:szCs w:val="20"/>
              </w:rPr>
              <w:t>aws sdk cpp</w:t>
            </w:r>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r>
              <w:rPr>
                <w:color w:val="000000"/>
                <w:sz w:val="20"/>
                <w:szCs w:val="20"/>
              </w:rPr>
              <w:t>cdt</w:t>
            </w:r>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C Plus Plus</w:t>
            </w:r>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r>
              <w:rPr>
                <w:color w:val="000000"/>
                <w:sz w:val="20"/>
                <w:szCs w:val="20"/>
              </w:rPr>
              <w:t>DynamicExpresso</w:t>
            </w:r>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r>
              <w:rPr>
                <w:color w:val="000000"/>
                <w:sz w:val="20"/>
                <w:szCs w:val="20"/>
              </w:rPr>
              <w:t>EnsageSharp</w:t>
            </w:r>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r>
              <w:rPr>
                <w:color w:val="000000"/>
                <w:sz w:val="20"/>
                <w:szCs w:val="20"/>
              </w:rPr>
              <w:t>libigl</w:t>
            </w:r>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r>
              <w:rPr>
                <w:color w:val="000000"/>
                <w:sz w:val="20"/>
                <w:szCs w:val="20"/>
              </w:rPr>
              <w:t>MessagePack Csharp</w:t>
            </w:r>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r>
              <w:rPr>
                <w:color w:val="000000"/>
                <w:sz w:val="20"/>
                <w:szCs w:val="20"/>
              </w:rPr>
              <w:t>MissionPlanner</w:t>
            </w:r>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r>
              <w:rPr>
                <w:color w:val="000000"/>
                <w:sz w:val="20"/>
                <w:szCs w:val="20"/>
              </w:rPr>
              <w:t>nativejson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r>
              <w:rPr>
                <w:color w:val="000000"/>
                <w:sz w:val="20"/>
                <w:szCs w:val="20"/>
              </w:rPr>
              <w:t>oclint</w:t>
            </w:r>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r>
              <w:rPr>
                <w:color w:val="000000"/>
                <w:sz w:val="20"/>
                <w:szCs w:val="20"/>
              </w:rPr>
              <w:t>osrm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r>
              <w:rPr>
                <w:color w:val="000000"/>
                <w:sz w:val="20"/>
                <w:szCs w:val="20"/>
              </w:rPr>
              <w:t>QuantLib</w:t>
            </w:r>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r>
              <w:rPr>
                <w:color w:val="000000"/>
                <w:sz w:val="20"/>
                <w:szCs w:val="20"/>
              </w:rPr>
              <w:t>stb</w:t>
            </w:r>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r>
              <w:rPr>
                <w:color w:val="000000"/>
                <w:sz w:val="20"/>
                <w:szCs w:val="20"/>
              </w:rPr>
              <w:t>XobotOS</w:t>
            </w:r>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commentRangeStart w:id="86"/>
            <w:r>
              <w:rPr>
                <w:color w:val="000000"/>
                <w:sz w:val="20"/>
                <w:szCs w:val="20"/>
              </w:rPr>
              <w:t>2934.00</w:t>
            </w:r>
            <w:commentRangeEnd w:id="86"/>
            <w:r w:rsidR="00392952">
              <w:rPr>
                <w:rStyle w:val="CommentReference"/>
              </w:rPr>
              <w:commentReference w:id="86"/>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commentRangeStart w:id="87"/>
            <w:r>
              <w:rPr>
                <w:color w:val="000000"/>
                <w:sz w:val="20"/>
                <w:szCs w:val="20"/>
              </w:rPr>
              <w:t>0.0475</w:t>
            </w:r>
            <w:commentRangeEnd w:id="87"/>
            <w:r w:rsidR="00392952">
              <w:rPr>
                <w:rStyle w:val="CommentReference"/>
              </w:rPr>
              <w:commentReference w:id="87"/>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88" w:name="_Ref34136593"/>
    </w:p>
    <w:bookmarkEnd w:id="88"/>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9" w:name="_Ref33695007"/>
      <w:r w:rsidRPr="002248ED">
        <w:t>Syntax-based Approach</w:t>
      </w:r>
      <w:bookmarkEnd w:id="89"/>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0" w:name="_Ref33695020"/>
      <w:r w:rsidRPr="002248ED">
        <w:t>Bag of Words Approach</w:t>
      </w:r>
      <w:bookmarkEnd w:id="90"/>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1" w:name="_Ref33695048"/>
      <w:r w:rsidRPr="002248ED">
        <w:lastRenderedPageBreak/>
        <w:t>Frequency</w:t>
      </w:r>
      <w:r w:rsidR="00977600">
        <w:t>-based</w:t>
      </w:r>
      <w:r w:rsidRPr="002248ED">
        <w:t xml:space="preserve"> Approac</w:t>
      </w:r>
      <w:r w:rsidR="002C4D6A">
        <w:t>h</w:t>
      </w:r>
      <w:bookmarkEnd w:id="91"/>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92"/>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92"/>
      <w:r w:rsidR="00B95E36">
        <w:rPr>
          <w:rStyle w:val="CommentReference"/>
        </w:rPr>
        <w:commentReference w:id="92"/>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93" w:name="_Ref36760479"/>
      <w:r>
        <w:t xml:space="preserve">TABLE </w:t>
      </w:r>
      <w:fldSimple w:instr=" SEQ Table \* ARABIC ">
        <w:r w:rsidR="001A1C33">
          <w:rPr>
            <w:noProof/>
          </w:rPr>
          <w:t>14</w:t>
        </w:r>
      </w:fldSimple>
      <w:bookmarkEnd w:id="93"/>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4" w:name="_Ref34251031"/>
    </w:p>
    <w:bookmarkEnd w:id="94"/>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95"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96" w:author="Michael Decker" w:date="2020-04-03T18:09:00Z" w:name="move36829756"/>
      <w:moveTo w:id="97"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98"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96"/>
      <w:r w:rsidR="003C405C" w:rsidRPr="002248ED">
        <w:rPr>
          <w:rFonts w:cs="Times New Roman"/>
          <w:szCs w:val="24"/>
        </w:rPr>
        <w:t>Th</w:t>
      </w:r>
      <w:ins w:id="99" w:author="Michael Decker" w:date="2020-04-03T18:09:00Z">
        <w:r w:rsidR="00925AED">
          <w:rPr>
            <w:rFonts w:cs="Times New Roman"/>
            <w:szCs w:val="24"/>
          </w:rPr>
          <w:t>es</w:t>
        </w:r>
      </w:ins>
      <w:r w:rsidR="003C405C" w:rsidRPr="002248ED">
        <w:rPr>
          <w:rFonts w:cs="Times New Roman"/>
          <w:szCs w:val="24"/>
        </w:rPr>
        <w:t>e idea</w:t>
      </w:r>
      <w:ins w:id="100" w:author="Michael Decker" w:date="2020-04-03T18:09:00Z">
        <w:r w:rsidR="00925AED">
          <w:rPr>
            <w:rFonts w:cs="Times New Roman"/>
            <w:szCs w:val="24"/>
          </w:rPr>
          <w:t>s</w:t>
        </w:r>
      </w:ins>
      <w:r w:rsidR="003C405C" w:rsidRPr="002248ED">
        <w:rPr>
          <w:rFonts w:cs="Times New Roman"/>
          <w:szCs w:val="24"/>
        </w:rPr>
        <w:t xml:space="preserve"> </w:t>
      </w:r>
      <w:del w:id="101" w:author="Michael Decker" w:date="2020-04-03T18:09:00Z">
        <w:r w:rsidR="003C405C" w:rsidRPr="002248ED" w:rsidDel="00925AED">
          <w:rPr>
            <w:rFonts w:cs="Times New Roman"/>
            <w:szCs w:val="24"/>
          </w:rPr>
          <w:delText>is that as</w:delText>
        </w:r>
      </w:del>
      <w:ins w:id="102" w:author="Michael Decker" w:date="2020-04-03T18:09:00Z">
        <w:r w:rsidR="00925AED">
          <w:rPr>
            <w:rFonts w:cs="Times New Roman"/>
            <w:szCs w:val="24"/>
          </w:rPr>
          <w:t>are</w:t>
        </w:r>
      </w:ins>
      <w:r w:rsidR="003C405C" w:rsidRPr="002248ED">
        <w:rPr>
          <w:rFonts w:cs="Times New Roman"/>
          <w:szCs w:val="24"/>
        </w:rPr>
        <w:t xml:space="preserve"> shown in </w:t>
      </w:r>
      <w:ins w:id="103"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104"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105" w:author="Michael Decker" w:date="2020-04-03T18:00:00Z">
        <w:r w:rsidR="00BE73FC">
          <w:rPr>
            <w:rFonts w:cs="Times New Roman"/>
            <w:szCs w:val="24"/>
          </w:rPr>
          <w:t>ample of a decision tree made using the Iris data (</w:t>
        </w:r>
      </w:ins>
      <w:ins w:id="106" w:author="Michael Decker" w:date="2020-04-03T18:13:00Z">
        <w:r w:rsidR="00904EB7">
          <w:rPr>
            <w:rFonts w:cs="Times New Roman"/>
            <w:szCs w:val="24"/>
          </w:rPr>
          <w:t xml:space="preserve">a </w:t>
        </w:r>
      </w:ins>
      <w:ins w:id="107" w:author="Michael Decker" w:date="2020-04-03T18:00:00Z">
        <w:r w:rsidR="00BE73FC">
          <w:rPr>
            <w:rFonts w:cs="Times New Roman"/>
            <w:szCs w:val="24"/>
          </w:rPr>
          <w:t xml:space="preserve">commonly used example). </w:t>
        </w:r>
      </w:ins>
      <w:ins w:id="108" w:author="Michael Decker" w:date="2020-04-03T18:08:00Z">
        <w:r w:rsidR="00BE73FC">
          <w:rPr>
            <w:rFonts w:cs="Times New Roman"/>
            <w:szCs w:val="24"/>
          </w:rPr>
          <w:t xml:space="preserve"> </w:t>
        </w:r>
      </w:ins>
      <w:del w:id="109"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110" w:author="Michael Decker" w:date="2020-04-03T18:00:00Z">
        <w:r w:rsidR="003C405C" w:rsidRPr="002248ED" w:rsidDel="00BE73FC">
          <w:rPr>
            <w:rFonts w:cs="Times New Roman"/>
            <w:szCs w:val="24"/>
          </w:rPr>
          <w:delText>e</w:delText>
        </w:r>
      </w:del>
      <w:ins w:id="111" w:author="Michael Decker" w:date="2020-04-03T18:00:00Z">
        <w:r w:rsidR="00BE73FC">
          <w:rPr>
            <w:rFonts w:cs="Times New Roman"/>
            <w:szCs w:val="24"/>
          </w:rPr>
          <w:t>E</w:t>
        </w:r>
      </w:ins>
      <w:r w:rsidR="003C405C" w:rsidRPr="002248ED">
        <w:rPr>
          <w:rFonts w:cs="Times New Roman"/>
          <w:szCs w:val="24"/>
        </w:rPr>
        <w:t xml:space="preserve">ach </w:t>
      </w:r>
      <w:del w:id="112" w:author="Michael Decker" w:date="2020-04-03T18:11:00Z">
        <w:r w:rsidR="003C405C" w:rsidRPr="002248ED" w:rsidDel="00F630AB">
          <w:rPr>
            <w:rFonts w:cs="Times New Roman"/>
            <w:szCs w:val="24"/>
          </w:rPr>
          <w:delText xml:space="preserve">time </w:delText>
        </w:r>
      </w:del>
      <w:ins w:id="113"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114" w:author="Michael Decker" w:date="2020-04-03T18:11:00Z">
        <w:r w:rsidR="003C405C" w:rsidRPr="002248ED" w:rsidDel="00F630AB">
          <w:rPr>
            <w:rFonts w:cs="Times New Roman"/>
            <w:szCs w:val="24"/>
          </w:rPr>
          <w:delText>is created</w:delText>
        </w:r>
      </w:del>
      <w:ins w:id="115" w:author="Michael Decker" w:date="2020-04-03T18:11:00Z">
        <w:r w:rsidR="00F630AB">
          <w:rPr>
            <w:rFonts w:cs="Times New Roman"/>
            <w:szCs w:val="24"/>
          </w:rPr>
          <w:t>(or decision)</w:t>
        </w:r>
      </w:ins>
      <w:ins w:id="116" w:author="Michael Decker" w:date="2020-04-03T18:12:00Z">
        <w:r w:rsidR="00F630AB">
          <w:rPr>
            <w:rFonts w:cs="Times New Roman"/>
            <w:szCs w:val="24"/>
          </w:rPr>
          <w:t xml:space="preserve"> that asks</w:t>
        </w:r>
      </w:ins>
      <w:r w:rsidR="003C405C" w:rsidRPr="002248ED">
        <w:rPr>
          <w:rFonts w:cs="Times New Roman"/>
          <w:szCs w:val="24"/>
        </w:rPr>
        <w:t xml:space="preserve"> </w:t>
      </w:r>
      <w:del w:id="117"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118" w:author="Michael Decker" w:date="2020-04-03T18:12:00Z">
        <w:r w:rsidR="00F630AB">
          <w:rPr>
            <w:rFonts w:cs="Times New Roman"/>
            <w:szCs w:val="24"/>
          </w:rPr>
          <w:t xml:space="preserve"> with</w:t>
        </w:r>
      </w:ins>
      <w:del w:id="119"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120" w:author="Michael Decker" w:date="2020-04-03T18:08:00Z">
        <w:r w:rsidR="00BE73FC">
          <w:rPr>
            <w:rFonts w:cs="Times New Roman"/>
            <w:szCs w:val="24"/>
          </w:rPr>
          <w:t xml:space="preserve">  </w:t>
        </w:r>
      </w:ins>
      <w:ins w:id="121" w:author="Michael Decker" w:date="2020-04-03T18:12:00Z">
        <w:r w:rsidR="00B943CD">
          <w:rPr>
            <w:rFonts w:cs="Times New Roman"/>
            <w:szCs w:val="24"/>
          </w:rPr>
          <w:t>Before we discuss how to classify an instanc</w:t>
        </w:r>
      </w:ins>
      <w:ins w:id="122" w:author="Michael Decker" w:date="2020-04-03T18:13:00Z">
        <w:r w:rsidR="00B943CD">
          <w:rPr>
            <w:rFonts w:cs="Times New Roman"/>
            <w:szCs w:val="24"/>
          </w:rPr>
          <w:t xml:space="preserve">e, </w:t>
        </w:r>
      </w:ins>
    </w:p>
    <w:p w14:paraId="02C7D1C3" w14:textId="5CBFDC29" w:rsidR="00925AED" w:rsidDel="008C0C83" w:rsidRDefault="000578C2" w:rsidP="00F630AB">
      <w:pPr>
        <w:rPr>
          <w:del w:id="123" w:author="Michael Decker" w:date="2020-04-03T18:17:00Z"/>
          <w:rFonts w:cs="Times New Roman"/>
          <w:szCs w:val="24"/>
        </w:rPr>
        <w:pPrChange w:id="124" w:author="Michael Decker" w:date="2020-04-03T18:10:00Z">
          <w:pPr>
            <w:ind w:firstLine="0"/>
          </w:pPr>
        </w:pPrChange>
      </w:pPr>
      <w:moveFromRangeStart w:id="125" w:author="Michael Decker" w:date="2020-04-03T18:09:00Z" w:name="move36829756"/>
      <w:moveFrom w:id="126"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125"/>
      <w:del w:id="127" w:author="Michael Decker" w:date="2020-04-03T18:13:00Z">
        <w:r w:rsidR="00371E39" w:rsidDel="00B943CD">
          <w:rPr>
            <w:rFonts w:cs="Times New Roman"/>
            <w:szCs w:val="24"/>
          </w:rPr>
          <w:delText>W</w:delText>
        </w:r>
      </w:del>
      <w:ins w:id="128" w:author="Michael Decker" w:date="2020-04-03T18:13:00Z">
        <w:r w:rsidR="00B943CD">
          <w:rPr>
            <w:rFonts w:cs="Times New Roman"/>
            <w:szCs w:val="24"/>
          </w:rPr>
          <w:t>w</w:t>
        </w:r>
      </w:ins>
      <w:r w:rsidR="00371E39">
        <w:rPr>
          <w:rFonts w:cs="Times New Roman"/>
          <w:szCs w:val="24"/>
        </w:rPr>
        <w:t>e now go over the contents of each decision node</w:t>
      </w:r>
      <w:ins w:id="129"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130"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131"/>
      <w:r w:rsidR="00925AED">
        <w:rPr>
          <w:rFonts w:cs="Times New Roman"/>
          <w:szCs w:val="24"/>
        </w:rPr>
        <w:t>node.</w:t>
      </w:r>
      <w:commentRangeEnd w:id="131"/>
      <w:r w:rsidR="00925AED">
        <w:rPr>
          <w:rStyle w:val="CommentReference"/>
        </w:rPr>
        <w:commentReference w:id="131"/>
      </w:r>
      <w:r w:rsidR="00925AED">
        <w:rPr>
          <w:rFonts w:cs="Times New Roman"/>
          <w:szCs w:val="24"/>
        </w:rPr>
        <w:t xml:space="preserve">  As an example, </w:t>
      </w:r>
      <w:commentRangeStart w:id="132"/>
      <w:commentRangeStart w:id="133"/>
      <w:r w:rsidR="00925AED">
        <w:rPr>
          <w:rFonts w:cs="Times New Roman"/>
          <w:szCs w:val="24"/>
        </w:rPr>
        <w:t>take a</w:t>
      </w:r>
      <w:ins w:id="134" w:author="Michael Decker" w:date="2020-04-03T18:15:00Z">
        <w:r w:rsidR="00FE73FF">
          <w:rPr>
            <w:rFonts w:cs="Times New Roman"/>
            <w:szCs w:val="24"/>
          </w:rPr>
          <w:t xml:space="preserve"> </w:t>
        </w:r>
        <w:commentRangeStart w:id="135"/>
        <w:r w:rsidR="00FE73FF">
          <w:rPr>
            <w:rFonts w:cs="Times New Roman"/>
            <w:szCs w:val="24"/>
          </w:rPr>
          <w:t xml:space="preserve">an iris with the a petal-length of </w:t>
        </w:r>
      </w:ins>
      <w:ins w:id="136" w:author="Michael Decker" w:date="2020-04-03T18:17:00Z">
        <w:r w:rsidR="00FE73FF">
          <w:rPr>
            <w:rFonts w:cs="Times New Roman"/>
            <w:szCs w:val="24"/>
          </w:rPr>
          <w:t>5</w:t>
        </w:r>
      </w:ins>
      <w:ins w:id="137" w:author="Michael Decker" w:date="2020-04-03T18:15:00Z">
        <w:r w:rsidR="00FE73FF">
          <w:rPr>
            <w:rFonts w:cs="Times New Roman"/>
            <w:szCs w:val="24"/>
          </w:rPr>
          <w:t>.1</w:t>
        </w:r>
      </w:ins>
      <w:ins w:id="138" w:author="Michael Decker" w:date="2020-04-03T18:17:00Z">
        <w:r w:rsidR="00FE73FF">
          <w:rPr>
            <w:rFonts w:cs="Times New Roman"/>
            <w:szCs w:val="24"/>
          </w:rPr>
          <w:t>3 and</w:t>
        </w:r>
      </w:ins>
      <w:ins w:id="139" w:author="Michael Decker" w:date="2020-04-03T18:15:00Z">
        <w:r w:rsidR="00FE73FF">
          <w:rPr>
            <w:rFonts w:cs="Times New Roman"/>
            <w:szCs w:val="24"/>
          </w:rPr>
          <w:t xml:space="preserve"> a</w:t>
        </w:r>
      </w:ins>
      <w:ins w:id="140" w:author="Michael Decker" w:date="2020-04-03T18:16:00Z">
        <w:r w:rsidR="00FE73FF">
          <w:rPr>
            <w:rFonts w:cs="Times New Roman"/>
            <w:szCs w:val="24"/>
          </w:rPr>
          <w:t xml:space="preserve"> petal-width of 1.46</w:t>
        </w:r>
      </w:ins>
      <w:ins w:id="141" w:author="Michael Decker" w:date="2020-04-03T18:17:00Z">
        <w:r w:rsidR="008C0C83">
          <w:rPr>
            <w:rFonts w:cs="Times New Roman"/>
            <w:szCs w:val="24"/>
          </w:rPr>
          <w:t>.</w:t>
        </w:r>
        <w:r w:rsidR="00F91780">
          <w:rPr>
            <w:rFonts w:cs="Times New Roman"/>
            <w:szCs w:val="24"/>
          </w:rPr>
          <w:t xml:space="preserve"> Stating from the root, since 5.1</w:t>
        </w:r>
      </w:ins>
      <w:ins w:id="142" w:author="Michael Decker" w:date="2020-04-03T18:18:00Z">
        <w:r w:rsidR="00F91780">
          <w:rPr>
            <w:rFonts w:cs="Times New Roman"/>
            <w:szCs w:val="24"/>
          </w:rPr>
          <w:t>3 is greater</w:t>
        </w:r>
      </w:ins>
      <w:ins w:id="143" w:author="Michael Decker" w:date="2020-04-03T18:17:00Z">
        <w:r w:rsidR="00F91780">
          <w:rPr>
            <w:rFonts w:cs="Times New Roman"/>
            <w:szCs w:val="24"/>
          </w:rPr>
          <w:t xml:space="preserve"> </w:t>
        </w:r>
      </w:ins>
      <w:commentRangeEnd w:id="135"/>
      <w:ins w:id="144" w:author="Michael Decker" w:date="2020-04-03T18:18:00Z">
        <w:r w:rsidR="00F91780">
          <w:rPr>
            <w:rStyle w:val="CommentReference"/>
          </w:rPr>
          <w:commentReference w:id="135"/>
        </w:r>
        <w:commentRangeEnd w:id="132"/>
        <w:r w:rsidR="00F91780">
          <w:rPr>
            <w:rStyle w:val="CommentReference"/>
          </w:rPr>
          <w:commentReference w:id="132"/>
        </w:r>
        <w:commentRangeEnd w:id="133"/>
        <w:r w:rsidR="003C28D8">
          <w:rPr>
            <w:rStyle w:val="CommentReference"/>
          </w:rPr>
          <w:commentReference w:id="133"/>
        </w:r>
      </w:ins>
      <w:del w:id="14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146" w:name="_Ref36660519"/>
      <w:bookmarkStart w:id="14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14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4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48" w:author="Michael Decker" w:date="2020-04-03T18:10:00Z"/>
          <w:rFonts w:cs="Times New Roman"/>
          <w:szCs w:val="24"/>
        </w:rPr>
      </w:pPr>
      <w:del w:id="14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50"/>
        <w:r w:rsidR="000F498F" w:rsidDel="00925AED">
          <w:rPr>
            <w:rFonts w:cs="Times New Roman"/>
            <w:szCs w:val="24"/>
          </w:rPr>
          <w:delText>node.</w:delText>
        </w:r>
        <w:commentRangeEnd w:id="150"/>
        <w:r w:rsidR="00282944" w:rsidDel="00925AED">
          <w:rPr>
            <w:rStyle w:val="CommentReference"/>
          </w:rPr>
          <w:commentReference w:id="15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51" w:name="_Ref34305463"/>
      <w:bookmarkStart w:id="15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51"/>
      <w:r w:rsidR="00CF64B0">
        <w:rPr>
          <w:noProof/>
          <w:sz w:val="24"/>
          <w:szCs w:val="24"/>
        </w:rPr>
        <w:t xml:space="preserve">.  </w:t>
      </w:r>
      <w:r w:rsidR="00AA6716" w:rsidRPr="00AA6716">
        <w:rPr>
          <w:smallCaps/>
          <w:sz w:val="24"/>
          <w:szCs w:val="24"/>
        </w:rPr>
        <w:t xml:space="preserve">This is a decision tree sample </w:t>
      </w:r>
      <w:commentRangeStart w:id="153"/>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53"/>
      <w:r w:rsidR="00282944">
        <w:rPr>
          <w:rStyle w:val="CommentReference"/>
          <w:i w:val="0"/>
          <w:iCs w:val="0"/>
          <w:color w:val="auto"/>
        </w:rPr>
        <w:commentReference w:id="153"/>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152"/>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54"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55" w:name="_Ref34251039"/>
    </w:p>
    <w:bookmarkEnd w:id="155"/>
    <w:p w14:paraId="38EB8C60" w14:textId="77777777" w:rsidR="004E5433" w:rsidRPr="00B216D8" w:rsidRDefault="004E5433" w:rsidP="00904867">
      <w:pPr>
        <w:pStyle w:val="ChapterTitle"/>
      </w:pPr>
      <w:r>
        <w:t>Results</w:t>
      </w:r>
    </w:p>
    <w:p w14:paraId="79A9A0AD" w14:textId="65D4718C" w:rsidR="00EB33F4" w:rsidRDefault="00EB33F4" w:rsidP="00F825DB">
      <w:r>
        <w:t xml:space="preserve">The first step of creating our decision tree is to </w:t>
      </w:r>
      <w:del w:id="156" w:author="Michael Decker" w:date="2020-04-03T18:24:00Z">
        <w:r w:rsidDel="00F825DB">
          <w:delText>split</w:delText>
        </w:r>
      </w:del>
      <w:ins w:id="157" w:author="Michael Decker" w:date="2020-04-03T18:24:00Z">
        <w:r w:rsidR="00F825DB">
          <w:t>for</w:t>
        </w:r>
      </w:ins>
      <w:del w:id="158" w:author="Michael Decker" w:date="2020-04-03T18:24:00Z">
        <w:r w:rsidDel="00F825DB">
          <w:delText xml:space="preserve"> </w:delText>
        </w:r>
      </w:del>
      <w:ins w:id="159" w:author="Michael Decker" w:date="2020-04-03T18:24:00Z">
        <w:r w:rsidR="00F825DB">
          <w:t>m</w:t>
        </w:r>
        <w:r w:rsidR="00F825DB">
          <w:t xml:space="preserve"> </w:t>
        </w:r>
      </w:ins>
      <w:r>
        <w:t>the data</w:t>
      </w:r>
      <w:del w:id="160" w:author="Michael Decker" w:date="2020-04-03T18:27:00Z">
        <w:r w:rsidDel="00F4221A">
          <w:delText xml:space="preserve"> </w:delText>
        </w:r>
      </w:del>
      <w:ins w:id="161" w:author="Michael Decker" w:date="2020-04-03T18:25:00Z">
        <w:r w:rsidR="00F825DB">
          <w:t xml:space="preserve"> </w:t>
        </w:r>
      </w:ins>
      <w:r>
        <w:t>that we are going to use for training and testing</w:t>
      </w:r>
      <w:ins w:id="162" w:author="Michael Decker" w:date="2020-04-03T18:27:00Z">
        <w:r w:rsidR="00F4221A">
          <w:t xml:space="preserve"> into the </w:t>
        </w:r>
        <w:r w:rsidR="00F4221A">
          <w:t xml:space="preserve">input </w:t>
        </w:r>
        <w:r w:rsidR="00F4221A">
          <w:t>format required by</w:t>
        </w:r>
        <w:r w:rsidR="00F4221A">
          <w:t xml:space="preserve"> scikit-learn’s decision tree</w:t>
        </w:r>
        <w:r w:rsidR="00F4221A">
          <w:t xml:space="preserve"> algorithm</w:t>
        </w:r>
      </w:ins>
      <w:r w:rsidR="00CF64B0">
        <w:t xml:space="preserve">.  </w:t>
      </w:r>
      <w:r w:rsidR="006F50B2">
        <w:t xml:space="preserve">This data </w:t>
      </w:r>
      <w:del w:id="163" w:author="Michael Decker" w:date="2020-04-03T18:28:00Z">
        <w:r w:rsidR="006F50B2" w:rsidDel="007F15AA">
          <w:delText xml:space="preserve">is </w:delText>
        </w:r>
      </w:del>
      <w:ins w:id="164" w:author="Michael Decker" w:date="2020-04-03T18:28:00Z">
        <w:r w:rsidR="007F15AA">
          <w:t>needs to be turned into</w:t>
        </w:r>
      </w:ins>
      <w:del w:id="165" w:author="Michael Decker" w:date="2020-04-03T18:28:00Z">
        <w:r w:rsidR="006F50B2" w:rsidDel="007F15AA">
          <w:delText>stored inside a</w:delText>
        </w:r>
      </w:del>
      <w:ins w:id="166" w:author="Michael Decker" w:date="2020-04-03T18:28:00Z">
        <w:r w:rsidR="007F15AA">
          <w:t xml:space="preserve"> a PANDAS</w:t>
        </w:r>
      </w:ins>
      <w:r w:rsidR="006F50B2">
        <w:t xml:space="preserve"> data frame</w:t>
      </w:r>
      <w:del w:id="167" w:author="Michael Decker" w:date="2020-04-03T18:29:00Z">
        <w:r w:rsidR="006F50B2" w:rsidDel="00DB5C8F">
          <w:delText xml:space="preserve"> create</w:delText>
        </w:r>
      </w:del>
      <w:del w:id="168" w:author="Michael Decker" w:date="2020-04-03T18:28:00Z">
        <w:r w:rsidR="006F50B2" w:rsidDel="007F15AA">
          <w:delText>d</w:delText>
        </w:r>
      </w:del>
      <w:del w:id="169" w:author="Michael Decker" w:date="2020-04-03T18:29:00Z">
        <w:r w:rsidR="006F50B2" w:rsidDel="00DB5C8F">
          <w:delText xml:space="preserve"> using PANDAS</w:delText>
        </w:r>
      </w:del>
      <w:r w:rsidR="00CF64B0">
        <w:t xml:space="preserve">.  </w:t>
      </w:r>
      <w:r w:rsidR="006F50B2">
        <w:t xml:space="preserve">We opt to </w:t>
      </w:r>
      <w:del w:id="170" w:author="Michael Decker" w:date="2020-04-03T18:29:00Z">
        <w:r w:rsidR="006F50B2" w:rsidDel="00DB5C8F">
          <w:delText>write out</w:delText>
        </w:r>
      </w:del>
      <w:ins w:id="171" w:author="Michael Decker" w:date="2020-04-03T18:29:00Z">
        <w:r w:rsidR="00DB5C8F">
          <w:t>create</w:t>
        </w:r>
      </w:ins>
      <w:r w:rsidR="006F50B2">
        <w:t xml:space="preserve"> our data frames as part of our frequency calculation program</w:t>
      </w:r>
      <w:ins w:id="172" w:author="Michael Decker" w:date="2020-04-03T18:30:00Z">
        <w:r w:rsidR="00DB5C8F">
          <w:t xml:space="preserve"> (written in </w:t>
        </w:r>
      </w:ins>
      <w:ins w:id="173" w:author="Michael Decker" w:date="2020-04-03T18:31:00Z">
        <w:r w:rsidR="00DB5C8F">
          <w:t>P</w:t>
        </w:r>
      </w:ins>
      <w:ins w:id="174" w:author="Michael Decker" w:date="2020-04-03T18:30:00Z">
        <w:r w:rsidR="00DB5C8F">
          <w:t>ython)</w:t>
        </w:r>
      </w:ins>
      <w:r w:rsidR="00CF64B0">
        <w:t xml:space="preserve">.  </w:t>
      </w:r>
      <w:r w:rsidR="006F50B2">
        <w:t xml:space="preserve">We output all of our data in the </w:t>
      </w:r>
      <w:del w:id="175" w:author="Michael Decker" w:date="2020-04-03T18:31:00Z">
        <w:r w:rsidR="006F50B2" w:rsidDel="006C4FA7">
          <w:delText xml:space="preserve">same format as a </w:delText>
        </w:r>
      </w:del>
      <w:r w:rsidR="006F50B2">
        <w:t xml:space="preserve">data frame </w:t>
      </w:r>
      <w:ins w:id="176" w:author="Michael Decker" w:date="2020-04-03T18:31:00Z">
        <w:r w:rsidR="006C4FA7">
          <w:t>format to a file</w:t>
        </w:r>
      </w:ins>
      <w:ins w:id="177" w:author="Michael Decker" w:date="2020-04-03T18:32:00Z">
        <w:r w:rsidR="006C4FA7">
          <w:t xml:space="preserve"> in text format</w:t>
        </w:r>
      </w:ins>
      <w:del w:id="178"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79"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80" w:author="blake grills" w:date="2020-04-02T22:20:00Z"/>
        </w:rPr>
      </w:pPr>
    </w:p>
    <w:p w14:paraId="60FD1A0D" w14:textId="77777777" w:rsidR="00EB33F4" w:rsidRDefault="00EB33F4" w:rsidP="00EB33F4">
      <w:pPr>
        <w:pStyle w:val="Caption"/>
        <w:keepNext/>
        <w:ind w:firstLine="0"/>
        <w:rPr>
          <w:ins w:id="181" w:author="blake grills" w:date="2020-04-02T22:20:00Z"/>
        </w:rPr>
      </w:pPr>
      <w:ins w:id="182"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183"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184"/>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84"/>
      <w:r w:rsidR="00E03827">
        <w:rPr>
          <w:rStyle w:val="CommentReference"/>
        </w:rPr>
        <w:commentReference w:id="184"/>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85" w:author="Michael Decker" w:date="2020-04-03T18:38:00Z">
          <w:tblPr>
            <w:tblStyle w:val="TableGrid"/>
            <w:tblW w:w="10578" w:type="dxa"/>
            <w:tblLook w:val="04A0" w:firstRow="1" w:lastRow="0" w:firstColumn="1" w:lastColumn="0" w:noHBand="0" w:noVBand="1"/>
          </w:tblPr>
        </w:tblPrChange>
      </w:tblPr>
      <w:tblGrid>
        <w:gridCol w:w="2965"/>
        <w:gridCol w:w="3690"/>
        <w:tblGridChange w:id="186">
          <w:tblGrid>
            <w:gridCol w:w="2875"/>
            <w:gridCol w:w="7703"/>
          </w:tblGrid>
        </w:tblGridChange>
      </w:tblGrid>
      <w:tr w:rsidR="00EB33F4" w14:paraId="5238DE15" w14:textId="77777777" w:rsidTr="00D95F73">
        <w:trPr>
          <w:trHeight w:val="1025"/>
          <w:jc w:val="center"/>
          <w:trPrChange w:id="187" w:author="Michael Decker" w:date="2020-04-03T18:38:00Z">
            <w:trPr>
              <w:trHeight w:val="1025"/>
            </w:trPr>
          </w:trPrChange>
        </w:trPr>
        <w:tc>
          <w:tcPr>
            <w:tcW w:w="2965" w:type="dxa"/>
            <w:tcPrChange w:id="188" w:author="Michael Decker" w:date="2020-04-03T18:38:00Z">
              <w:tcPr>
                <w:tcW w:w="2875" w:type="dxa"/>
              </w:tcPr>
            </w:tcPrChange>
          </w:tcPr>
          <w:p w14:paraId="1EAD429D" w14:textId="7320EA76" w:rsidR="00EB33F4" w:rsidRPr="006C4FA7" w:rsidDel="006C4FA7" w:rsidRDefault="00EB33F4" w:rsidP="006C4FA7">
            <w:pPr>
              <w:ind w:firstLine="0"/>
              <w:jc w:val="center"/>
              <w:rPr>
                <w:del w:id="189" w:author="Michael Decker" w:date="2020-04-03T18:35:00Z"/>
                <w:rFonts w:cs="Times New Roman"/>
                <w:b/>
                <w:bCs/>
                <w:szCs w:val="24"/>
                <w:rPrChange w:id="190" w:author="Michael Decker" w:date="2020-04-03T18:34:00Z">
                  <w:rPr>
                    <w:del w:id="191" w:author="Michael Decker" w:date="2020-04-03T18:35:00Z"/>
                    <w:rFonts w:cs="Times New Roman"/>
                    <w:b/>
                    <w:bCs/>
                    <w:sz w:val="32"/>
                    <w:szCs w:val="32"/>
                  </w:rPr>
                </w:rPrChange>
              </w:rPr>
              <w:pPrChange w:id="192" w:author="Michael Decker" w:date="2020-04-03T18:35:00Z">
                <w:pPr>
                  <w:jc w:val="center"/>
                </w:pPr>
              </w:pPrChange>
            </w:pPr>
            <w:r w:rsidRPr="006C4FA7">
              <w:rPr>
                <w:rFonts w:cs="Times New Roman"/>
                <w:b/>
                <w:bCs/>
                <w:szCs w:val="24"/>
                <w:rPrChange w:id="193" w:author="Michael Decker" w:date="2020-04-03T18:34:00Z">
                  <w:rPr>
                    <w:rFonts w:cs="Times New Roman"/>
                    <w:b/>
                    <w:bCs/>
                    <w:sz w:val="32"/>
                    <w:szCs w:val="32"/>
                  </w:rPr>
                </w:rPrChange>
              </w:rPr>
              <w:t>Accuracy</w:t>
            </w:r>
            <w:ins w:id="194" w:author="Michael Decker" w:date="2020-04-03T18:36:00Z">
              <w:r w:rsidR="00192436">
                <w:rPr>
                  <w:rFonts w:cs="Times New Roman"/>
                  <w:b/>
                  <w:bCs/>
                  <w:szCs w:val="24"/>
                </w:rPr>
                <w:t xml:space="preserve"> </w:t>
              </w:r>
            </w:ins>
          </w:p>
          <w:p w14:paraId="77E14824" w14:textId="77777777" w:rsidR="00EB33F4" w:rsidRPr="006C4FA7" w:rsidRDefault="00EB33F4" w:rsidP="006C4FA7">
            <w:pPr>
              <w:ind w:firstLine="0"/>
              <w:jc w:val="center"/>
              <w:rPr>
                <w:rFonts w:cs="Times New Roman"/>
                <w:b/>
                <w:bCs/>
                <w:szCs w:val="24"/>
                <w:rPrChange w:id="195" w:author="Michael Decker" w:date="2020-04-03T18:34:00Z">
                  <w:rPr>
                    <w:rFonts w:cs="Times New Roman"/>
                    <w:b/>
                    <w:bCs/>
                    <w:sz w:val="32"/>
                    <w:szCs w:val="32"/>
                  </w:rPr>
                </w:rPrChange>
              </w:rPr>
              <w:pPrChange w:id="196" w:author="Michael Decker" w:date="2020-04-03T18:35:00Z">
                <w:pPr>
                  <w:jc w:val="center"/>
                </w:pPr>
              </w:pPrChange>
            </w:pPr>
            <w:r w:rsidRPr="006C4FA7">
              <w:rPr>
                <w:rFonts w:cs="Times New Roman"/>
                <w:b/>
                <w:bCs/>
                <w:szCs w:val="24"/>
                <w:rPrChange w:id="197" w:author="Michael Decker" w:date="2020-04-03T18:34:00Z">
                  <w:rPr>
                    <w:rFonts w:cs="Times New Roman"/>
                    <w:b/>
                    <w:bCs/>
                    <w:sz w:val="32"/>
                    <w:szCs w:val="32"/>
                  </w:rPr>
                </w:rPrChange>
              </w:rPr>
              <w:t>Equation</w:t>
            </w:r>
          </w:p>
        </w:tc>
        <w:tc>
          <w:tcPr>
            <w:tcW w:w="3690" w:type="dxa"/>
            <w:tcPrChange w:id="198"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199"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Change w:id="200"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ctrlPr>
                      <w:rPr>
                        <w:rFonts w:ascii="Cambria Math" w:hAnsi="Cambria Math" w:cstheme="majorHAnsi"/>
                        <w:bCs/>
                        <w:iCs/>
                        <w:szCs w:val="24"/>
                        <w:rPrChange w:id="201" w:author="Michael Decker" w:date="2020-04-03T18:39:00Z">
                          <w:rPr>
                            <w:rFonts w:ascii="Cambria Math" w:hAnsi="Cambria Math" w:cs="Times New Roman"/>
                            <w:bCs/>
                            <w:sz w:val="32"/>
                            <w:szCs w:val="32"/>
                          </w:rPr>
                        </w:rPrChange>
                      </w:rPr>
                    </m:ctrlPr>
                  </m:den>
                </m:f>
              </m:oMath>
            </m:oMathPara>
          </w:p>
        </w:tc>
      </w:tr>
      <w:tr w:rsidR="00EB33F4" w14:paraId="7EC74181" w14:textId="77777777" w:rsidTr="00D95F73">
        <w:trPr>
          <w:trHeight w:val="701"/>
          <w:jc w:val="center"/>
          <w:trPrChange w:id="202" w:author="Michael Decker" w:date="2020-04-03T18:38:00Z">
            <w:trPr>
              <w:trHeight w:val="701"/>
            </w:trPr>
          </w:trPrChange>
        </w:trPr>
        <w:tc>
          <w:tcPr>
            <w:tcW w:w="2965" w:type="dxa"/>
            <w:tcPrChange w:id="203" w:author="Michael Decker" w:date="2020-04-03T18:38:00Z">
              <w:tcPr>
                <w:tcW w:w="2875" w:type="dxa"/>
              </w:tcPr>
            </w:tcPrChange>
          </w:tcPr>
          <w:p w14:paraId="6AACAF48" w14:textId="33EAE6F1" w:rsidR="00EB33F4" w:rsidRPr="006C4FA7" w:rsidDel="006C4FA7" w:rsidRDefault="00EB33F4" w:rsidP="006C4FA7">
            <w:pPr>
              <w:ind w:firstLine="0"/>
              <w:jc w:val="center"/>
              <w:rPr>
                <w:del w:id="204" w:author="Michael Decker" w:date="2020-04-03T18:35:00Z"/>
                <w:rFonts w:cs="Times New Roman"/>
                <w:b/>
                <w:bCs/>
                <w:szCs w:val="24"/>
                <w:rPrChange w:id="205" w:author="Michael Decker" w:date="2020-04-03T18:34:00Z">
                  <w:rPr>
                    <w:del w:id="206" w:author="Michael Decker" w:date="2020-04-03T18:35:00Z"/>
                    <w:rFonts w:cs="Times New Roman"/>
                    <w:b/>
                    <w:bCs/>
                    <w:sz w:val="32"/>
                    <w:szCs w:val="32"/>
                  </w:rPr>
                </w:rPrChange>
              </w:rPr>
              <w:pPrChange w:id="207" w:author="Michael Decker" w:date="2020-04-03T18:35:00Z">
                <w:pPr>
                  <w:jc w:val="center"/>
                </w:pPr>
              </w:pPrChange>
            </w:pPr>
            <w:r w:rsidRPr="006C4FA7">
              <w:rPr>
                <w:rFonts w:cs="Times New Roman"/>
                <w:b/>
                <w:bCs/>
                <w:szCs w:val="24"/>
                <w:rPrChange w:id="208" w:author="Michael Decker" w:date="2020-04-03T18:34:00Z">
                  <w:rPr>
                    <w:rFonts w:cs="Times New Roman"/>
                    <w:b/>
                    <w:bCs/>
                    <w:sz w:val="32"/>
                    <w:szCs w:val="32"/>
                  </w:rPr>
                </w:rPrChange>
              </w:rPr>
              <w:t>Precision</w:t>
            </w:r>
            <w:ins w:id="209" w:author="Michael Decker" w:date="2020-04-03T18:35:00Z">
              <w:r w:rsidR="006C4FA7">
                <w:rPr>
                  <w:rFonts w:cs="Times New Roman"/>
                  <w:b/>
                  <w:bCs/>
                  <w:szCs w:val="24"/>
                </w:rPr>
                <w:t xml:space="preserve"> </w:t>
              </w:r>
            </w:ins>
          </w:p>
          <w:p w14:paraId="7DCD4D52" w14:textId="77777777" w:rsidR="00EB33F4" w:rsidRPr="006C4FA7" w:rsidRDefault="00EB33F4" w:rsidP="006C4FA7">
            <w:pPr>
              <w:ind w:firstLine="0"/>
              <w:jc w:val="center"/>
              <w:rPr>
                <w:rFonts w:cs="Times New Roman"/>
                <w:b/>
                <w:bCs/>
                <w:szCs w:val="24"/>
                <w:rPrChange w:id="210" w:author="Michael Decker" w:date="2020-04-03T18:34:00Z">
                  <w:rPr>
                    <w:rFonts w:cs="Times New Roman"/>
                    <w:b/>
                    <w:bCs/>
                    <w:sz w:val="32"/>
                    <w:szCs w:val="32"/>
                  </w:rPr>
                </w:rPrChange>
              </w:rPr>
              <w:pPrChange w:id="211" w:author="Michael Decker" w:date="2020-04-03T18:35:00Z">
                <w:pPr>
                  <w:jc w:val="center"/>
                </w:pPr>
              </w:pPrChange>
            </w:pPr>
            <w:r w:rsidRPr="006C4FA7">
              <w:rPr>
                <w:rFonts w:cs="Times New Roman"/>
                <w:b/>
                <w:bCs/>
                <w:szCs w:val="24"/>
                <w:rPrChange w:id="212" w:author="Michael Decker" w:date="2020-04-03T18:34:00Z">
                  <w:rPr>
                    <w:rFonts w:cs="Times New Roman"/>
                    <w:b/>
                    <w:bCs/>
                    <w:sz w:val="32"/>
                    <w:szCs w:val="32"/>
                  </w:rPr>
                </w:rPrChange>
              </w:rPr>
              <w:t>Equation</w:t>
            </w:r>
          </w:p>
        </w:tc>
        <w:tc>
          <w:tcPr>
            <w:tcW w:w="3690" w:type="dxa"/>
            <w:tcPrChange w:id="213" w:author="Michael Decker" w:date="2020-04-03T18:38:00Z">
              <w:tcPr>
                <w:tcW w:w="7703" w:type="dxa"/>
              </w:tcPr>
            </w:tcPrChange>
          </w:tcPr>
          <w:p w14:paraId="481C3FC5" w14:textId="208538AD" w:rsidR="00EB33F4" w:rsidRPr="00E4184B" w:rsidRDefault="00EB33F4" w:rsidP="007B329B">
            <w:pPr>
              <w:ind w:firstLine="0"/>
              <w:jc w:val="center"/>
              <w:rPr>
                <w:rFonts w:ascii="Cambria Math" w:hAnsi="Cambria Math" w:cstheme="majorHAnsi"/>
                <w:b/>
                <w:bCs/>
                <w:iCs/>
                <w:szCs w:val="24"/>
                <w:rPrChange w:id="214" w:author="Michael Decker" w:date="2020-04-03T18:38:00Z">
                  <w:rPr>
                    <w:rFonts w:cs="Times New Roman"/>
                    <w:b/>
                    <w:bCs/>
                    <w:sz w:val="32"/>
                    <w:szCs w:val="32"/>
                  </w:rPr>
                </w:rPrChange>
              </w:rPr>
              <w:pPrChange w:id="215" w:author="Michael Decker" w:date="2020-04-03T18:39:00Z">
                <w:pPr>
                  <w:jc w:val="center"/>
                </w:pPr>
              </w:pPrChange>
            </w:pPr>
            <m:oMathPara>
              <m:oMath>
                <m:r>
                  <m:rPr>
                    <m:nor/>
                  </m:rPr>
                  <w:rPr>
                    <w:rFonts w:ascii="Cambria Math" w:hAnsi="Cambria Math" w:cstheme="majorHAnsi"/>
                    <w:bCs/>
                    <w:iCs/>
                    <w:szCs w:val="24"/>
                    <w:rPrChange w:id="216"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Change w:id="217"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18" w:author="Michael Decker" w:date="2020-04-03T18:38:00Z">
            <w:trPr>
              <w:trHeight w:val="737"/>
            </w:trPr>
          </w:trPrChange>
        </w:trPr>
        <w:tc>
          <w:tcPr>
            <w:tcW w:w="2965" w:type="dxa"/>
            <w:tcPrChange w:id="219" w:author="Michael Decker" w:date="2020-04-03T18:38:00Z">
              <w:tcPr>
                <w:tcW w:w="2875" w:type="dxa"/>
              </w:tcPr>
            </w:tcPrChange>
          </w:tcPr>
          <w:p w14:paraId="3D28E301" w14:textId="55AA7461" w:rsidR="00EB33F4" w:rsidRPr="006C4FA7" w:rsidDel="006C4FA7" w:rsidRDefault="00EB33F4" w:rsidP="006C4FA7">
            <w:pPr>
              <w:ind w:firstLine="0"/>
              <w:jc w:val="center"/>
              <w:rPr>
                <w:del w:id="220" w:author="Michael Decker" w:date="2020-04-03T18:35:00Z"/>
                <w:rFonts w:cs="Times New Roman"/>
                <w:b/>
                <w:bCs/>
                <w:szCs w:val="24"/>
                <w:rPrChange w:id="221" w:author="Michael Decker" w:date="2020-04-03T18:34:00Z">
                  <w:rPr>
                    <w:del w:id="222" w:author="Michael Decker" w:date="2020-04-03T18:35:00Z"/>
                    <w:rFonts w:cs="Times New Roman"/>
                    <w:b/>
                    <w:bCs/>
                    <w:sz w:val="32"/>
                    <w:szCs w:val="32"/>
                  </w:rPr>
                </w:rPrChange>
              </w:rPr>
              <w:pPrChange w:id="223" w:author="Michael Decker" w:date="2020-04-03T18:35:00Z">
                <w:pPr>
                  <w:jc w:val="center"/>
                </w:pPr>
              </w:pPrChange>
            </w:pPr>
            <w:r w:rsidRPr="006C4FA7">
              <w:rPr>
                <w:rFonts w:cs="Times New Roman"/>
                <w:b/>
                <w:bCs/>
                <w:szCs w:val="24"/>
                <w:rPrChange w:id="224" w:author="Michael Decker" w:date="2020-04-03T18:34:00Z">
                  <w:rPr>
                    <w:rFonts w:cs="Times New Roman"/>
                    <w:b/>
                    <w:bCs/>
                    <w:sz w:val="32"/>
                    <w:szCs w:val="32"/>
                  </w:rPr>
                </w:rPrChange>
              </w:rPr>
              <w:t>Recall</w:t>
            </w:r>
            <w:ins w:id="225" w:author="Michael Decker" w:date="2020-04-03T18:35:00Z">
              <w:r w:rsidR="006C4FA7">
                <w:rPr>
                  <w:rFonts w:cs="Times New Roman"/>
                  <w:b/>
                  <w:bCs/>
                  <w:szCs w:val="24"/>
                </w:rPr>
                <w:t xml:space="preserve"> </w:t>
              </w:r>
            </w:ins>
          </w:p>
          <w:p w14:paraId="649981FD" w14:textId="77777777" w:rsidR="00EB33F4" w:rsidRPr="006C4FA7" w:rsidRDefault="00EB33F4" w:rsidP="006C4FA7">
            <w:pPr>
              <w:ind w:firstLine="0"/>
              <w:jc w:val="center"/>
              <w:rPr>
                <w:rFonts w:cs="Times New Roman"/>
                <w:b/>
                <w:bCs/>
                <w:szCs w:val="24"/>
                <w:rPrChange w:id="226" w:author="Michael Decker" w:date="2020-04-03T18:34:00Z">
                  <w:rPr>
                    <w:rFonts w:cs="Times New Roman"/>
                    <w:b/>
                    <w:bCs/>
                    <w:sz w:val="32"/>
                    <w:szCs w:val="32"/>
                  </w:rPr>
                </w:rPrChange>
              </w:rPr>
              <w:pPrChange w:id="227" w:author="Michael Decker" w:date="2020-04-03T18:35:00Z">
                <w:pPr>
                  <w:jc w:val="center"/>
                </w:pPr>
              </w:pPrChange>
            </w:pPr>
            <w:r w:rsidRPr="006C4FA7">
              <w:rPr>
                <w:rFonts w:cs="Times New Roman"/>
                <w:b/>
                <w:bCs/>
                <w:szCs w:val="24"/>
                <w:rPrChange w:id="228" w:author="Michael Decker" w:date="2020-04-03T18:34:00Z">
                  <w:rPr>
                    <w:rFonts w:cs="Times New Roman"/>
                    <w:b/>
                    <w:bCs/>
                    <w:sz w:val="32"/>
                    <w:szCs w:val="32"/>
                  </w:rPr>
                </w:rPrChange>
              </w:rPr>
              <w:t>Equation</w:t>
            </w:r>
          </w:p>
        </w:tc>
        <w:tc>
          <w:tcPr>
            <w:tcW w:w="3690" w:type="dxa"/>
            <w:tcPrChange w:id="229" w:author="Michael Decker" w:date="2020-04-03T18:38:00Z">
              <w:tcPr>
                <w:tcW w:w="7703" w:type="dxa"/>
              </w:tcPr>
            </w:tcPrChange>
          </w:tcPr>
          <w:p w14:paraId="701CC4F0" w14:textId="31DC01B1" w:rsidR="00EB33F4" w:rsidRPr="00E4184B" w:rsidRDefault="00EB33F4" w:rsidP="007B329B">
            <w:pPr>
              <w:ind w:firstLine="0"/>
              <w:jc w:val="center"/>
              <w:rPr>
                <w:rFonts w:ascii="Cambria Math" w:hAnsi="Cambria Math" w:cstheme="majorHAnsi"/>
                <w:b/>
                <w:bCs/>
                <w:iCs/>
                <w:szCs w:val="24"/>
                <w:rPrChange w:id="230" w:author="Michael Decker" w:date="2020-04-03T18:38:00Z">
                  <w:rPr>
                    <w:rFonts w:cs="Times New Roman"/>
                    <w:b/>
                    <w:bCs/>
                    <w:sz w:val="32"/>
                    <w:szCs w:val="32"/>
                  </w:rPr>
                </w:rPrChange>
              </w:rPr>
              <w:pPrChange w:id="231" w:author="Michael Decker" w:date="2020-04-03T18:39:00Z">
                <w:pPr>
                  <w:jc w:val="center"/>
                </w:pPr>
              </w:pPrChange>
            </w:pPr>
            <m:oMathPara>
              <m:oMath>
                <m:r>
                  <m:rPr>
                    <m:nor/>
                  </m:rPr>
                  <w:rPr>
                    <w:rFonts w:ascii="Cambria Math" w:hAnsi="Cambria Math" w:cstheme="majorHAnsi"/>
                    <w:bCs/>
                    <w:iCs/>
                    <w:szCs w:val="24"/>
                    <w:rPrChange w:id="232"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Change w:id="233"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4" w:author="Michael Decker" w:date="2020-04-03T18:38:00Z">
            <w:trPr>
              <w:trHeight w:val="701"/>
            </w:trPr>
          </w:trPrChange>
        </w:trPr>
        <w:tc>
          <w:tcPr>
            <w:tcW w:w="2965" w:type="dxa"/>
            <w:tcPrChange w:id="235" w:author="Michael Decker" w:date="2020-04-03T18:38:00Z">
              <w:tcPr>
                <w:tcW w:w="2875" w:type="dxa"/>
              </w:tcPr>
            </w:tcPrChange>
          </w:tcPr>
          <w:p w14:paraId="3D164CE4" w14:textId="073F9C5C" w:rsidR="00EB33F4" w:rsidRPr="006C4FA7" w:rsidDel="006C4FA7" w:rsidRDefault="00EB33F4" w:rsidP="006C4FA7">
            <w:pPr>
              <w:ind w:firstLine="0"/>
              <w:jc w:val="center"/>
              <w:rPr>
                <w:del w:id="236" w:author="Michael Decker" w:date="2020-04-03T18:35:00Z"/>
                <w:rFonts w:cs="Times New Roman"/>
                <w:b/>
                <w:bCs/>
                <w:szCs w:val="24"/>
                <w:rPrChange w:id="237" w:author="Michael Decker" w:date="2020-04-03T18:34:00Z">
                  <w:rPr>
                    <w:del w:id="238" w:author="Michael Decker" w:date="2020-04-03T18:35:00Z"/>
                    <w:rFonts w:cs="Times New Roman"/>
                    <w:b/>
                    <w:bCs/>
                    <w:sz w:val="32"/>
                    <w:szCs w:val="32"/>
                  </w:rPr>
                </w:rPrChange>
              </w:rPr>
              <w:pPrChange w:id="239" w:author="Michael Decker" w:date="2020-04-03T18:35:00Z">
                <w:pPr>
                  <w:jc w:val="center"/>
                </w:pPr>
              </w:pPrChange>
            </w:pPr>
            <w:r w:rsidRPr="006C4FA7">
              <w:rPr>
                <w:rFonts w:cs="Times New Roman"/>
                <w:b/>
                <w:bCs/>
                <w:szCs w:val="24"/>
                <w:rPrChange w:id="240" w:author="Michael Decker" w:date="2020-04-03T18:34:00Z">
                  <w:rPr>
                    <w:rFonts w:cs="Times New Roman"/>
                    <w:b/>
                    <w:bCs/>
                    <w:sz w:val="32"/>
                    <w:szCs w:val="32"/>
                  </w:rPr>
                </w:rPrChange>
              </w:rPr>
              <w:t>F1</w:t>
            </w:r>
            <w:ins w:id="241" w:author="Michael Decker" w:date="2020-04-03T18:35:00Z">
              <w:r w:rsidR="006C4FA7">
                <w:rPr>
                  <w:rFonts w:cs="Times New Roman"/>
                  <w:b/>
                  <w:bCs/>
                  <w:szCs w:val="24"/>
                </w:rPr>
                <w:t xml:space="preserve"> Score </w:t>
              </w:r>
            </w:ins>
          </w:p>
          <w:p w14:paraId="1B909129" w14:textId="77777777" w:rsidR="00EB33F4" w:rsidRPr="006C4FA7" w:rsidRDefault="00EB33F4" w:rsidP="006C4FA7">
            <w:pPr>
              <w:ind w:firstLine="0"/>
              <w:jc w:val="center"/>
              <w:rPr>
                <w:rFonts w:cs="Times New Roman"/>
                <w:b/>
                <w:bCs/>
                <w:szCs w:val="24"/>
                <w:rPrChange w:id="242" w:author="Michael Decker" w:date="2020-04-03T18:34:00Z">
                  <w:rPr>
                    <w:rFonts w:cs="Times New Roman"/>
                    <w:b/>
                    <w:bCs/>
                    <w:sz w:val="32"/>
                    <w:szCs w:val="32"/>
                  </w:rPr>
                </w:rPrChange>
              </w:rPr>
              <w:pPrChange w:id="243" w:author="Michael Decker" w:date="2020-04-03T18:35:00Z">
                <w:pPr>
                  <w:jc w:val="center"/>
                </w:pPr>
              </w:pPrChange>
            </w:pPr>
            <w:r w:rsidRPr="006C4FA7">
              <w:rPr>
                <w:rFonts w:cs="Times New Roman"/>
                <w:b/>
                <w:bCs/>
                <w:szCs w:val="24"/>
                <w:rPrChange w:id="244" w:author="Michael Decker" w:date="2020-04-03T18:34:00Z">
                  <w:rPr>
                    <w:rFonts w:cs="Times New Roman"/>
                    <w:b/>
                    <w:bCs/>
                    <w:sz w:val="32"/>
                    <w:szCs w:val="32"/>
                  </w:rPr>
                </w:rPrChange>
              </w:rPr>
              <w:t>Equation</w:t>
            </w:r>
          </w:p>
        </w:tc>
        <w:tc>
          <w:tcPr>
            <w:tcW w:w="3690" w:type="dxa"/>
            <w:tcPrChange w:id="245" w:author="Michael Decker" w:date="2020-04-03T18:38:00Z">
              <w:tcPr>
                <w:tcW w:w="7703" w:type="dxa"/>
              </w:tcPr>
            </w:tcPrChange>
          </w:tcPr>
          <w:p w14:paraId="141D8C91" w14:textId="6039A9A8" w:rsidR="00EB33F4" w:rsidRPr="00E4184B" w:rsidRDefault="00192436" w:rsidP="007B329B">
            <w:pPr>
              <w:ind w:firstLine="0"/>
              <w:jc w:val="center"/>
              <w:rPr>
                <w:rFonts w:ascii="Cambria Math" w:hAnsi="Cambria Math" w:cstheme="majorHAnsi"/>
                <w:b/>
                <w:bCs/>
                <w:iCs/>
                <w:szCs w:val="24"/>
                <w:rPrChange w:id="246" w:author="Michael Decker" w:date="2020-04-03T18:38:00Z">
                  <w:rPr>
                    <w:rFonts w:cs="Times New Roman"/>
                    <w:b/>
                    <w:bCs/>
                    <w:sz w:val="32"/>
                    <w:szCs w:val="32"/>
                  </w:rPr>
                </w:rPrChange>
              </w:rPr>
              <w:pPrChange w:id="247"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Change w:id="248" w:author="Michael Decker" w:date="2020-04-03T18:38:00Z">
                          <w:rPr>
                            <w:rFonts w:ascii="Cambria Math" w:hAnsi="Cambria Math" w:cs="Times New Roman"/>
                            <w:i/>
                            <w:sz w:val="32"/>
                            <w:szCs w:val="32"/>
                          </w:rPr>
                        </w:rPrChange>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49" w:author="Michael Decker" w:date="2020-04-03T18:36:00Z"/>
          <w:rFonts w:cs="Times New Roman"/>
          <w:szCs w:val="24"/>
        </w:rPr>
      </w:pPr>
    </w:p>
    <w:p w14:paraId="7AF363AD" w14:textId="6D9F946E" w:rsidR="00825AE2" w:rsidRPr="002248ED" w:rsidRDefault="004E5433" w:rsidP="00825AE2">
      <w:pPr>
        <w:rPr>
          <w:rFonts w:cs="Times New Roman"/>
          <w:szCs w:val="24"/>
        </w:rPr>
      </w:pPr>
      <w:del w:id="250"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51" w:author="blake grills" w:date="2020-04-03T10:17:00Z">
        <w:del w:id="252"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253"/>
      <w:r w:rsidR="00825AE2" w:rsidRPr="002248ED">
        <w:rPr>
          <w:rFonts w:cs="Times New Roman"/>
          <w:szCs w:val="24"/>
        </w:rPr>
        <w:t>Below</w:t>
      </w:r>
      <w:commentRangeEnd w:id="253"/>
      <w:r w:rsidR="00753FF5">
        <w:rPr>
          <w:rStyle w:val="CommentReference"/>
        </w:rPr>
        <w:commentReference w:id="253"/>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254" w:name="_Ref35357782"/>
      <w:bookmarkStart w:id="255" w:name="_Ref32772875"/>
      <w:bookmarkStart w:id="256"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254"/>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55"/>
      <w:bookmarkEnd w:id="25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lastRenderedPageBreak/>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257"/>
            <w:r w:rsidRPr="00A91925">
              <w:rPr>
                <w:rFonts w:ascii="Calibri" w:eastAsia="Times New Roman" w:hAnsi="Calibri" w:cs="Calibri"/>
                <w:color w:val="000000"/>
              </w:rPr>
              <w:t>5</w:t>
            </w:r>
            <w:commentRangeEnd w:id="257"/>
            <w:r w:rsidR="00C47B90">
              <w:rPr>
                <w:rStyle w:val="CommentReference"/>
              </w:rPr>
              <w:commentReference w:id="257"/>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2E6BF5A8"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258"/>
      <w:r>
        <w:rPr>
          <w:rFonts w:cs="Times New Roman"/>
          <w:szCs w:val="24"/>
        </w:rPr>
        <w:t>Following the completion of these five runs we ran a full tree 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258"/>
      <w:r w:rsidR="00AA0790">
        <w:rPr>
          <w:rStyle w:val="CommentReference"/>
        </w:rPr>
        <w:commentReference w:id="258"/>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59"/>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9"/>
      <w:r w:rsidR="00B775B6">
        <w:rPr>
          <w:rStyle w:val="CommentReference"/>
        </w:rPr>
        <w:commentReference w:id="259"/>
      </w:r>
    </w:p>
    <w:p w14:paraId="07B85362" w14:textId="17963FD5" w:rsidR="004E5433" w:rsidRPr="002248ED" w:rsidRDefault="001103A7" w:rsidP="003C405C">
      <w:pPr>
        <w:pStyle w:val="Caption"/>
        <w:jc w:val="center"/>
        <w:rPr>
          <w:rFonts w:cs="Times New Roman"/>
          <w:sz w:val="24"/>
          <w:szCs w:val="24"/>
        </w:rPr>
      </w:pPr>
      <w:bookmarkStart w:id="260" w:name="_Ref33646320"/>
      <w:bookmarkStart w:id="261"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60"/>
      <w:del w:id="262" w:author="blake grills" w:date="2020-04-03T10:17:00Z">
        <w:r w:rsidR="00094B30" w:rsidDel="00CF64B0">
          <w:rPr>
            <w:rFonts w:cs="Times New Roman"/>
            <w:noProof/>
            <w:sz w:val="24"/>
            <w:szCs w:val="24"/>
          </w:rPr>
          <w:delText xml:space="preserve">.  </w:delText>
        </w:r>
      </w:del>
      <w:ins w:id="263"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64" w:author="blake grills" w:date="2020-04-03T10:17:00Z">
        <w:r w:rsidR="00094B30" w:rsidDel="00CF64B0">
          <w:rPr>
            <w:rFonts w:cs="Times New Roman"/>
            <w:smallCaps/>
            <w:sz w:val="24"/>
            <w:szCs w:val="24"/>
          </w:rPr>
          <w:delText xml:space="preserve">.  </w:delText>
        </w:r>
      </w:del>
      <w:ins w:id="265"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66" w:author="blake grills" w:date="2020-04-03T10:17:00Z">
        <w:r w:rsidR="00094B30" w:rsidDel="00CF64B0">
          <w:rPr>
            <w:rFonts w:cs="Times New Roman"/>
            <w:smallCaps/>
            <w:sz w:val="24"/>
            <w:szCs w:val="24"/>
          </w:rPr>
          <w:delText xml:space="preserve">.  </w:delText>
        </w:r>
      </w:del>
      <w:ins w:id="267"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68" w:author="blake grills" w:date="2020-04-03T10:17:00Z">
        <w:r w:rsidR="00094B30" w:rsidDel="00CF64B0">
          <w:rPr>
            <w:rFonts w:cs="Times New Roman"/>
            <w:smallCaps/>
            <w:sz w:val="24"/>
            <w:szCs w:val="24"/>
          </w:rPr>
          <w:delText xml:space="preserve">.  </w:delText>
        </w:r>
      </w:del>
      <w:ins w:id="269"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261"/>
    </w:p>
    <w:p w14:paraId="5A2E0067" w14:textId="002D71A7" w:rsidR="00797159" w:rsidRDefault="00797159" w:rsidP="004E5433">
      <w:pPr>
        <w:rPr>
          <w:rFonts w:cs="Times New Roman"/>
          <w:szCs w:val="24"/>
        </w:rPr>
      </w:pPr>
    </w:p>
    <w:p w14:paraId="76EED994" w14:textId="77777777" w:rsidR="00E82908" w:rsidRDefault="00E82908">
      <w:pPr>
        <w:rPr>
          <w:ins w:id="270"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71" w:author="blake grills" w:date="2020-04-03T00:12:00Z"/>
          <w:rFonts w:cs="Times New Roman"/>
          <w:szCs w:val="24"/>
        </w:rPr>
      </w:pPr>
    </w:p>
    <w:p w14:paraId="319BC7CB" w14:textId="404C90CF" w:rsidR="001A1C33" w:rsidRDefault="001A1C33">
      <w:pPr>
        <w:rPr>
          <w:ins w:id="272" w:author="blake grills" w:date="2020-04-03T00:12:00Z"/>
          <w:rFonts w:cs="Times New Roman"/>
          <w:szCs w:val="24"/>
        </w:rPr>
      </w:pPr>
    </w:p>
    <w:p w14:paraId="545C3BC6" w14:textId="716E0E51" w:rsidR="001A1C33" w:rsidRDefault="001A1C33">
      <w:pPr>
        <w:rPr>
          <w:ins w:id="273" w:author="blake grills" w:date="2020-04-03T00:12:00Z"/>
          <w:rFonts w:cs="Times New Roman"/>
          <w:szCs w:val="24"/>
        </w:rPr>
      </w:pPr>
    </w:p>
    <w:p w14:paraId="26282F24" w14:textId="2E39B166" w:rsidR="001A1C33" w:rsidRDefault="001A1C33" w:rsidP="001A1C33">
      <w:pPr>
        <w:pStyle w:val="Heading1"/>
      </w:pPr>
      <w:bookmarkStart w:id="274" w:name="_Ref36834969"/>
    </w:p>
    <w:bookmarkEnd w:id="274"/>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27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276" w:name="_Hlk36492020"/>
      <w:bookmarkEnd w:id="275"/>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7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The lines of code represents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277"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277"/>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78"/>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78"/>
            <w:r w:rsidR="005B7242">
              <w:rPr>
                <w:rStyle w:val="CommentReference"/>
              </w:rPr>
              <w:commentReference w:id="278"/>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79" w:name="_Ref32599906"/>
    </w:p>
    <w:bookmarkEnd w:id="279"/>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80" w:author="blake grills" w:date="2020-04-03T10:17:00Z">
        <w:r w:rsidR="00094B30" w:rsidDel="00CF64B0">
          <w:rPr>
            <w:rFonts w:cs="Times New Roman"/>
            <w:szCs w:val="24"/>
          </w:rPr>
          <w:delText xml:space="preserve">.  </w:delText>
        </w:r>
      </w:del>
      <w:ins w:id="281" w:author="blake grills" w:date="2020-04-03T10:17:00Z">
        <w:r w:rsidR="00CF64B0">
          <w:rPr>
            <w:rFonts w:cs="Times New Roman"/>
            <w:szCs w:val="24"/>
          </w:rPr>
          <w:t xml:space="preserve">.  </w:t>
        </w:r>
      </w:ins>
      <w:r w:rsidR="00A27C77" w:rsidRPr="002248ED">
        <w:rPr>
          <w:rFonts w:cs="Times New Roman"/>
          <w:szCs w:val="24"/>
        </w:rPr>
        <w:t>In</w:t>
      </w:r>
      <w:ins w:id="282"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83" w:author="blake grills" w:date="2020-04-03T10:17:00Z">
        <w:r w:rsidR="00094B30" w:rsidDel="00CF64B0">
          <w:rPr>
            <w:rFonts w:cs="Times New Roman"/>
            <w:szCs w:val="24"/>
          </w:rPr>
          <w:delText xml:space="preserve">.  </w:delText>
        </w:r>
      </w:del>
      <w:ins w:id="284" w:author="blake grills" w:date="2020-04-03T10:17:00Z">
        <w:del w:id="285" w:author="Michael Decker" w:date="2020-04-03T18:59:00Z">
          <w:r w:rsidR="00CF64B0" w:rsidDel="008A77F5">
            <w:rPr>
              <w:rFonts w:cs="Times New Roman"/>
              <w:szCs w:val="24"/>
            </w:rPr>
            <w:delText>.</w:delText>
          </w:r>
        </w:del>
        <w:del w:id="286"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287" w:author="Michael Decker" w:date="2020-04-03T19:00:00Z">
        <w:r w:rsidR="006C2956">
          <w:rPr>
            <w:rFonts w:cs="Times New Roman"/>
            <w:szCs w:val="24"/>
          </w:rPr>
          <w:t xml:space="preserve">, </w:t>
        </w:r>
      </w:ins>
      <w:del w:id="288"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289" w:author="Michael Decker" w:date="2020-04-03T18:59:00Z">
        <w:r w:rsidR="008A77F5">
          <w:rPr>
            <w:rFonts w:cs="Times New Roman"/>
            <w:szCs w:val="24"/>
          </w:rPr>
          <w:t>external</w:t>
        </w:r>
      </w:ins>
      <w:del w:id="290"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291" w:author="blake grills" w:date="2020-04-03T10:17:00Z">
        <w:r w:rsidR="00094B30" w:rsidDel="00CF64B0">
          <w:rPr>
            <w:rFonts w:cs="Times New Roman"/>
            <w:szCs w:val="24"/>
          </w:rPr>
          <w:delText xml:space="preserve">.  </w:delText>
        </w:r>
      </w:del>
      <w:ins w:id="292" w:author="blake grills" w:date="2020-04-03T10:17:00Z">
        <w:r w:rsidR="00CF64B0">
          <w:rPr>
            <w:rFonts w:cs="Times New Roman"/>
            <w:szCs w:val="24"/>
          </w:rPr>
          <w:t xml:space="preserve">.  </w:t>
        </w:r>
      </w:ins>
      <w:r w:rsidR="00B45F99" w:rsidRPr="002248ED">
        <w:rPr>
          <w:rFonts w:cs="Times New Roman"/>
          <w:szCs w:val="24"/>
        </w:rPr>
        <w:t>In</w:t>
      </w:r>
      <w:ins w:id="293"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294" w:author="blake grills" w:date="2020-04-03T10:17:00Z">
        <w:r w:rsidR="00094B30" w:rsidDel="00CF64B0">
          <w:rPr>
            <w:rFonts w:cs="Times New Roman"/>
            <w:szCs w:val="24"/>
          </w:rPr>
          <w:delText xml:space="preserve">.  </w:delText>
        </w:r>
      </w:del>
      <w:ins w:id="295" w:author="blake grills" w:date="2020-04-03T10:17:00Z">
        <w:del w:id="296"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297" w:author="Michael Decker" w:date="2020-04-03T19:00:00Z">
        <w:r w:rsidR="00366BC4">
          <w:rPr>
            <w:rFonts w:cs="Times New Roman"/>
            <w:szCs w:val="24"/>
          </w:rPr>
          <w:t xml:space="preserve">, </w:t>
        </w:r>
      </w:ins>
      <w:del w:id="298"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299"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00" w:author="Michael Decker" w:date="2020-04-03T19:00:00Z">
        <w:r w:rsidR="00D36610">
          <w:rPr>
            <w:rFonts w:cs="Times New Roman"/>
            <w:szCs w:val="24"/>
          </w:rPr>
          <w:t>s</w:t>
        </w:r>
      </w:ins>
      <w:r w:rsidR="00B45F99" w:rsidRPr="002248ED">
        <w:rPr>
          <w:rFonts w:cs="Times New Roman"/>
          <w:szCs w:val="24"/>
        </w:rPr>
        <w:t xml:space="preserve"> to </w:t>
      </w:r>
      <w:ins w:id="301" w:author="Michael Decker" w:date="2020-04-03T19:00:00Z">
        <w:r w:rsidR="00D36610">
          <w:rPr>
            <w:rFonts w:cs="Times New Roman"/>
            <w:szCs w:val="24"/>
          </w:rPr>
          <w:t xml:space="preserve">internal </w:t>
        </w:r>
      </w:ins>
      <w:r w:rsidR="00B45F99" w:rsidRPr="002248ED">
        <w:rPr>
          <w:rFonts w:cs="Times New Roman"/>
          <w:szCs w:val="24"/>
        </w:rPr>
        <w:t>validity</w:t>
      </w:r>
      <w:ins w:id="302" w:author="Michael Decker" w:date="2020-04-03T19:00:00Z">
        <w:r w:rsidR="00D36610">
          <w:rPr>
            <w:rFonts w:cs="Times New Roman"/>
            <w:szCs w:val="24"/>
          </w:rPr>
          <w:t>.</w:t>
        </w:r>
      </w:ins>
      <w:del w:id="303"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04" w:name="_Ref33017647"/>
      <w:r w:rsidRPr="002248ED">
        <w:t>External Validity</w:t>
      </w:r>
      <w:bookmarkEnd w:id="304"/>
    </w:p>
    <w:p w14:paraId="3936C2AA" w14:textId="62FC3CB9" w:rsidR="000555F6" w:rsidRDefault="00871C54" w:rsidP="007E0745">
      <w:pPr>
        <w:rPr>
          <w:ins w:id="305" w:author="Michael Decker" w:date="2020-04-03T19:03:00Z"/>
          <w:rFonts w:cs="Times New Roman"/>
          <w:szCs w:val="24"/>
        </w:rPr>
      </w:pPr>
      <w:r>
        <w:rPr>
          <w:rFonts w:cs="Times New Roman"/>
          <w:szCs w:val="24"/>
        </w:rPr>
        <w:t xml:space="preserve">External validity covers any threats to validity that </w:t>
      </w:r>
      <w:del w:id="306" w:author="Michael Decker" w:date="2020-04-03T19:17:00Z">
        <w:r w:rsidDel="009F46F9">
          <w:rPr>
            <w:rFonts w:cs="Times New Roman"/>
            <w:szCs w:val="24"/>
          </w:rPr>
          <w:delText xml:space="preserve">effect </w:delText>
        </w:r>
      </w:del>
      <w:ins w:id="307" w:author="Michael Decker" w:date="2020-04-03T19:17:00Z">
        <w:r w:rsidR="009F46F9">
          <w:rPr>
            <w:rFonts w:cs="Times New Roman"/>
            <w:szCs w:val="24"/>
          </w:rPr>
          <w:t>i</w:t>
        </w:r>
      </w:ins>
      <w:ins w:id="308" w:author="Michael Decker" w:date="2020-04-03T19:18:00Z">
        <w:r w:rsidR="009F46F9">
          <w:rPr>
            <w:rFonts w:cs="Times New Roman"/>
            <w:szCs w:val="24"/>
          </w:rPr>
          <w:t>mpact</w:t>
        </w:r>
      </w:ins>
      <w:ins w:id="309"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10"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11" w:author="Michael Decker" w:date="2020-04-03T19:05:00Z">
        <w:r w:rsidR="00892F2F">
          <w:rPr>
            <w:rFonts w:cs="Times New Roman"/>
            <w:szCs w:val="24"/>
          </w:rPr>
          <w:t>) instead of</w:t>
        </w:r>
      </w:ins>
      <w:ins w:id="312" w:author="Michael Decker" w:date="2020-04-03T19:18:00Z">
        <w:r w:rsidR="009F46F9">
          <w:rPr>
            <w:rFonts w:cs="Times New Roman"/>
            <w:szCs w:val="24"/>
          </w:rPr>
          <w:t xml:space="preserve"> files</w:t>
        </w:r>
      </w:ins>
      <w:ins w:id="313" w:author="Michael Decker" w:date="2020-04-03T19:05:00Z">
        <w:r w:rsidR="00892F2F">
          <w:rPr>
            <w:rFonts w:cs="Times New Roman"/>
            <w:szCs w:val="24"/>
          </w:rPr>
          <w:t xml:space="preserve"> from all projects</w:t>
        </w:r>
      </w:ins>
      <w:ins w:id="314" w:author="Michael Decker" w:date="2020-04-03T19:18:00Z">
        <w:r w:rsidR="009F46F9">
          <w:rPr>
            <w:rFonts w:cs="Times New Roman"/>
            <w:szCs w:val="24"/>
          </w:rPr>
          <w:t xml:space="preserve"> and then from those files</w:t>
        </w:r>
      </w:ins>
      <w:ins w:id="315" w:author="Michael Decker" w:date="2020-04-03T19:05:00Z">
        <w:r w:rsidR="00892F2F">
          <w:rPr>
            <w:rFonts w:cs="Times New Roman"/>
            <w:szCs w:val="24"/>
          </w:rPr>
          <w:t>.</w:t>
        </w:r>
        <w:r w:rsidR="00FA0C59">
          <w:rPr>
            <w:rFonts w:cs="Times New Roman"/>
            <w:szCs w:val="24"/>
          </w:rPr>
          <w:t xml:space="preserve">  </w:t>
        </w:r>
        <w:commentRangeStart w:id="316"/>
        <w:r w:rsidR="00FA0C59">
          <w:rPr>
            <w:rFonts w:cs="Times New Roman"/>
            <w:szCs w:val="24"/>
          </w:rPr>
          <w:t xml:space="preserve">This threat is mitigated </w:t>
        </w:r>
      </w:ins>
      <w:ins w:id="317" w:author="Michael Decker" w:date="2020-04-03T19:20:00Z">
        <w:r w:rsidR="009F46F9">
          <w:rPr>
            <w:rFonts w:cs="Times New Roman"/>
            <w:szCs w:val="24"/>
          </w:rPr>
          <w:t>in several way</w:t>
        </w:r>
      </w:ins>
      <w:ins w:id="318" w:author="Michael Decker" w:date="2020-04-03T19:22:00Z">
        <w:r w:rsidR="009F46F9">
          <w:rPr>
            <w:rFonts w:cs="Times New Roman"/>
            <w:szCs w:val="24"/>
          </w:rPr>
          <w:t>s</w:t>
        </w:r>
      </w:ins>
      <w:ins w:id="319" w:author="Michael Decker" w:date="2020-04-03T19:20:00Z">
        <w:r w:rsidR="009F46F9">
          <w:rPr>
            <w:rFonts w:cs="Times New Roman"/>
            <w:szCs w:val="24"/>
          </w:rPr>
          <w:t xml:space="preserve">.  First, </w:t>
        </w:r>
      </w:ins>
      <w:ins w:id="320" w:author="Michael Decker" w:date="2020-04-03T19:05:00Z">
        <w:r w:rsidR="00FA0C59">
          <w:rPr>
            <w:rFonts w:cs="Times New Roman"/>
            <w:szCs w:val="24"/>
          </w:rPr>
          <w:t xml:space="preserve"> 26 projects are still represented in the gold set</w:t>
        </w:r>
      </w:ins>
      <w:ins w:id="321" w:author="Michael Decker" w:date="2020-04-03T19:13:00Z">
        <w:r w:rsidR="009F46F9">
          <w:rPr>
            <w:rFonts w:cs="Times New Roman"/>
            <w:szCs w:val="24"/>
          </w:rPr>
          <w:t xml:space="preserve"> and </w:t>
        </w:r>
      </w:ins>
      <w:ins w:id="322" w:author="Michael Decker" w:date="2020-04-03T19:16:00Z">
        <w:r w:rsidR="009F46F9">
          <w:rPr>
            <w:rFonts w:cs="Times New Roman"/>
            <w:szCs w:val="24"/>
          </w:rPr>
          <w:t>although there is one project with</w:t>
        </w:r>
      </w:ins>
      <w:ins w:id="323" w:author="Michael Decker" w:date="2020-04-03T19:26:00Z">
        <w:r w:rsidR="00003101">
          <w:rPr>
            <w:rFonts w:cs="Times New Roman"/>
            <w:szCs w:val="24"/>
          </w:rPr>
          <w:t xml:space="preserve"> a</w:t>
        </w:r>
      </w:ins>
      <w:ins w:id="324" w:author="Michael Decker" w:date="2020-04-03T19:16:00Z">
        <w:r w:rsidR="009F46F9">
          <w:rPr>
            <w:rFonts w:cs="Times New Roman"/>
            <w:szCs w:val="24"/>
          </w:rPr>
          <w:t xml:space="preserve"> large percentage of the </w:t>
        </w:r>
      </w:ins>
      <w:ins w:id="325" w:author="Michael Decker" w:date="2020-04-03T19:17:00Z">
        <w:r w:rsidR="009F46F9">
          <w:rPr>
            <w:rFonts w:cs="Times New Roman"/>
            <w:szCs w:val="24"/>
          </w:rPr>
          <w:t xml:space="preserve">comments it is less than </w:t>
        </w:r>
      </w:ins>
      <w:ins w:id="326" w:author="Michael Decker" w:date="2020-04-03T19:33:00Z">
        <w:r w:rsidR="0014662F">
          <w:rPr>
            <w:rFonts w:cs="Times New Roman"/>
            <w:szCs w:val="24"/>
          </w:rPr>
          <w:t>the majority</w:t>
        </w:r>
      </w:ins>
      <w:ins w:id="327" w:author="Michael Decker" w:date="2020-04-03T19:26:00Z">
        <w:r w:rsidR="00003101">
          <w:rPr>
            <w:rFonts w:cs="Times New Roman"/>
            <w:szCs w:val="24"/>
          </w:rPr>
          <w:t xml:space="preserve">. </w:t>
        </w:r>
        <w:commentRangeEnd w:id="316"/>
        <w:r w:rsidR="00003101">
          <w:rPr>
            <w:rStyle w:val="CommentReference"/>
          </w:rPr>
          <w:commentReference w:id="316"/>
        </w:r>
        <w:r w:rsidR="00003101">
          <w:rPr>
            <w:rFonts w:cs="Times New Roman"/>
            <w:szCs w:val="24"/>
          </w:rPr>
          <w:t xml:space="preserve"> </w:t>
        </w:r>
      </w:ins>
      <w:ins w:id="328" w:author="Michael Decker" w:date="2020-04-03T19:33:00Z">
        <w:r w:rsidR="0014662F">
          <w:rPr>
            <w:rFonts w:cs="Times New Roman"/>
            <w:szCs w:val="24"/>
          </w:rPr>
          <w:t>That is, t</w:t>
        </w:r>
      </w:ins>
      <w:ins w:id="329" w:author="Michael Decker" w:date="2020-04-03T19:22:00Z">
        <w:r w:rsidR="00003101">
          <w:rPr>
            <w:rFonts w:cs="Times New Roman"/>
            <w:szCs w:val="24"/>
          </w:rPr>
          <w:t xml:space="preserve">he majority of comments come </w:t>
        </w:r>
        <w:r w:rsidR="00003101">
          <w:rPr>
            <w:rFonts w:cs="Times New Roman"/>
            <w:szCs w:val="24"/>
          </w:rPr>
          <w:lastRenderedPageBreak/>
          <w:t xml:space="preserve">from separate </w:t>
        </w:r>
      </w:ins>
      <w:ins w:id="330" w:author="Michael Decker" w:date="2020-04-03T19:23:00Z">
        <w:r w:rsidR="00003101">
          <w:rPr>
            <w:rFonts w:cs="Times New Roman"/>
            <w:szCs w:val="24"/>
          </w:rPr>
          <w:t>projects</w:t>
        </w:r>
      </w:ins>
      <w:ins w:id="331" w:author="Michael Decker" w:date="2020-04-03T19:17:00Z">
        <w:r w:rsidR="009F46F9">
          <w:rPr>
            <w:rFonts w:cs="Times New Roman"/>
            <w:szCs w:val="24"/>
          </w:rPr>
          <w:t>.</w:t>
        </w:r>
      </w:ins>
      <w:ins w:id="332" w:author="Michael Decker" w:date="2020-04-03T19:13:00Z">
        <w:r w:rsidR="009F46F9">
          <w:rPr>
            <w:rFonts w:cs="Times New Roman"/>
            <w:szCs w:val="24"/>
          </w:rPr>
          <w:t xml:space="preserve"> </w:t>
        </w:r>
      </w:ins>
      <w:ins w:id="333" w:author="Michael Decker" w:date="2020-04-03T19:18:00Z">
        <w:r w:rsidR="009F46F9">
          <w:rPr>
            <w:rFonts w:cs="Times New Roman"/>
            <w:szCs w:val="24"/>
          </w:rPr>
          <w:t xml:space="preserve"> </w:t>
        </w:r>
      </w:ins>
      <w:ins w:id="334" w:author="Michael Decker" w:date="2020-04-03T19:23:00Z">
        <w:r w:rsidR="00003101">
          <w:rPr>
            <w:rFonts w:cs="Times New Roman"/>
            <w:szCs w:val="24"/>
          </w:rPr>
          <w:t xml:space="preserve">Secondly, </w:t>
        </w:r>
      </w:ins>
      <w:ins w:id="335"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ins>
      <w:r w:rsidR="00083FC8">
        <w:rPr>
          <w:rFonts w:cs="Times New Roman"/>
          <w:szCs w:val="24"/>
        </w:rPr>
        <w:fldChar w:fldCharType="separate"/>
      </w:r>
      <w:ins w:id="336"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337" w:author="Michael Decker" w:date="2020-04-03T19:36:00Z">
        <w:r w:rsidR="00083FC8">
          <w:rPr>
            <w:rFonts w:cs="Times New Roman"/>
            <w:szCs w:val="24"/>
          </w:rPr>
          <w:t xml:space="preserve">we perform a secondary study on 5 full projects and verify that the approach achieve extremely high recall and </w:t>
        </w:r>
      </w:ins>
      <w:ins w:id="338" w:author="Michael Decker" w:date="2020-04-03T19:37:00Z">
        <w:r w:rsidR="00083FC8">
          <w:rPr>
            <w:rFonts w:cs="Times New Roman"/>
            <w:szCs w:val="24"/>
          </w:rPr>
          <w:t xml:space="preserve">with a precision still around 80%.  </w:t>
        </w:r>
      </w:ins>
      <w:del w:id="339"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1A897BBE" w:rsidR="00222B6E" w:rsidRDefault="00083FC8" w:rsidP="007E0745">
      <w:pPr>
        <w:rPr>
          <w:rFonts w:cs="Times New Roman"/>
          <w:szCs w:val="24"/>
        </w:rPr>
      </w:pPr>
      <w:ins w:id="340" w:author="Michael Decker" w:date="2020-04-03T19:37:00Z">
        <w:r>
          <w:rPr>
            <w:rFonts w:cs="Times New Roman"/>
            <w:szCs w:val="24"/>
          </w:rPr>
          <w:t xml:space="preserve">Another threat lies with us only having </w:t>
        </w:r>
      </w:ins>
      <w:ins w:id="341" w:author="Michael Decker" w:date="2020-04-03T19:38:00Z">
        <w:r>
          <w:rPr>
            <w:rFonts w:cs="Times New Roman"/>
            <w:szCs w:val="24"/>
          </w:rPr>
          <w:t xml:space="preserve">2,935 lines </w:t>
        </w:r>
      </w:ins>
      <w:ins w:id="342" w:author="Michael Decker" w:date="2020-04-03T19:42:00Z">
        <w:r w:rsidR="00100A97">
          <w:rPr>
            <w:rFonts w:cs="Times New Roman"/>
            <w:szCs w:val="24"/>
          </w:rPr>
          <w:t>coming from over 1</w:t>
        </w:r>
      </w:ins>
      <w:ins w:id="343" w:author="Michael Decker" w:date="2020-04-03T19:43:00Z">
        <w:r w:rsidR="00100A97">
          <w:rPr>
            <w:rFonts w:cs="Times New Roman"/>
            <w:szCs w:val="24"/>
          </w:rPr>
          <w:t>,</w:t>
        </w:r>
      </w:ins>
      <w:ins w:id="344" w:author="Michael Decker" w:date="2020-04-03T19:42:00Z">
        <w:r w:rsidR="00100A97">
          <w:rPr>
            <w:rFonts w:cs="Times New Roman"/>
            <w:szCs w:val="24"/>
          </w:rPr>
          <w:t>200</w:t>
        </w:r>
      </w:ins>
      <w:ins w:id="345" w:author="Michael Decker" w:date="2020-04-03T19:38:00Z">
        <w:r>
          <w:rPr>
            <w:rFonts w:cs="Times New Roman"/>
            <w:szCs w:val="24"/>
          </w:rPr>
          <w:t xml:space="preserve"> </w:t>
        </w:r>
      </w:ins>
      <w:ins w:id="346" w:author="Michael Decker" w:date="2020-04-03T19:43:00Z">
        <w:r w:rsidR="00100A97">
          <w:rPr>
            <w:rFonts w:cs="Times New Roman"/>
            <w:szCs w:val="24"/>
          </w:rPr>
          <w:t xml:space="preserve">comments.  </w:t>
        </w:r>
      </w:ins>
      <w:del w:id="347" w:author="Michael Decker" w:date="2020-04-03T19:03:00Z">
        <w:r w:rsidR="00CF64B0" w:rsidDel="000555F6">
          <w:rPr>
            <w:rFonts w:cs="Times New Roman"/>
            <w:szCs w:val="24"/>
          </w:rPr>
          <w:delText xml:space="preserve"> </w:delText>
        </w:r>
      </w:del>
      <w:del w:id="348" w:author="Michael Decker" w:date="2020-04-03T19:43:00Z">
        <w:r w:rsidR="006F5C72" w:rsidDel="00100A97">
          <w:rPr>
            <w:rFonts w:cs="Times New Roman"/>
            <w:szCs w:val="24"/>
          </w:rPr>
          <w:delText>When considering the gold set that we created which caused us to only cover these 26 projects</w:delText>
        </w:r>
      </w:del>
      <w:ins w:id="349" w:author="Michael Decker" w:date="2020-04-03T19:43:00Z">
        <w:r w:rsidR="00100A97">
          <w:rPr>
            <w:rFonts w:cs="Times New Roman"/>
            <w:szCs w:val="24"/>
          </w:rPr>
          <w:t xml:space="preserve">Manual classification is a slow and </w:t>
        </w:r>
      </w:ins>
      <w:ins w:id="350" w:author="Michael Decker" w:date="2020-04-03T19:44:00Z">
        <w:r w:rsidR="006C358E">
          <w:rPr>
            <w:rFonts w:cs="Times New Roman"/>
            <w:szCs w:val="24"/>
          </w:rPr>
          <w:t>tedious</w:t>
        </w:r>
      </w:ins>
      <w:ins w:id="351" w:author="Michael Decker" w:date="2020-04-03T19:43:00Z">
        <w:r w:rsidR="00100A97">
          <w:rPr>
            <w:rFonts w:cs="Times New Roman"/>
            <w:szCs w:val="24"/>
          </w:rPr>
          <w:t xml:space="preserve"> effort </w:t>
        </w:r>
      </w:ins>
      <w:del w:id="352"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353" w:author="Michael Decker" w:date="2020-04-03T19:43:00Z">
        <w:r w:rsidR="00100A97">
          <w:rPr>
            <w:rFonts w:cs="Times New Roman"/>
            <w:szCs w:val="24"/>
          </w:rPr>
          <w:t>aking</w:t>
        </w:r>
      </w:ins>
      <w:del w:id="354" w:author="Michael Decker" w:date="2020-04-03T19:43:00Z">
        <w:r w:rsidR="006F5C72" w:rsidDel="00100A97">
          <w:rPr>
            <w:rFonts w:cs="Times New Roman"/>
            <w:szCs w:val="24"/>
          </w:rPr>
          <w:delText>ook</w:delText>
        </w:r>
      </w:del>
      <w:r w:rsidR="006F5C72">
        <w:rPr>
          <w:rFonts w:cs="Times New Roman"/>
          <w:szCs w:val="24"/>
        </w:rPr>
        <w:t xml:space="preserve"> </w:t>
      </w:r>
      <w:ins w:id="355" w:author="Michael Decker" w:date="2020-04-03T19:44:00Z">
        <w:r w:rsidR="006C358E">
          <w:rPr>
            <w:rFonts w:cs="Times New Roman"/>
            <w:szCs w:val="24"/>
          </w:rPr>
          <w:t>t</w:t>
        </w:r>
      </w:ins>
      <w:del w:id="356" w:author="Michael Decker" w:date="2020-04-03T19:43:00Z">
        <w:r w:rsidR="006F5C72" w:rsidDel="00100A97">
          <w:rPr>
            <w:rFonts w:cs="Times New Roman"/>
            <w:szCs w:val="24"/>
          </w:rPr>
          <w:delText xml:space="preserve">three </w:delText>
        </w:r>
      </w:del>
      <w:ins w:id="357" w:author="Michael Decker" w:date="2020-04-03T19:43:00Z">
        <w:r w:rsidR="00100A97">
          <w:rPr>
            <w:rFonts w:cs="Times New Roman"/>
            <w:szCs w:val="24"/>
          </w:rPr>
          <w:t>wo</w:t>
        </w:r>
        <w:r w:rsidR="00100A97">
          <w:rPr>
            <w:rFonts w:cs="Times New Roman"/>
            <w:szCs w:val="24"/>
          </w:rPr>
          <w:t xml:space="preserve"> </w:t>
        </w:r>
      </w:ins>
      <w:r w:rsidR="006F5C72">
        <w:rPr>
          <w:rFonts w:cs="Times New Roman"/>
          <w:szCs w:val="24"/>
        </w:rPr>
        <w:t>months</w:t>
      </w:r>
      <w:r w:rsidR="00CF64B0">
        <w:rPr>
          <w:rFonts w:cs="Times New Roman"/>
          <w:szCs w:val="24"/>
        </w:rPr>
        <w:t xml:space="preserve">.  </w:t>
      </w:r>
      <w:ins w:id="358" w:author="Michael Decker" w:date="2020-04-03T19:44:00Z">
        <w:r w:rsidR="006C358E">
          <w:rPr>
            <w:rFonts w:cs="Times New Roman"/>
            <w:szCs w:val="24"/>
          </w:rPr>
          <w:t>We feel that the num</w:t>
        </w:r>
      </w:ins>
      <w:ins w:id="359" w:author="Michael Decker" w:date="2020-04-03T19:46:00Z">
        <w:r w:rsidR="006C358E">
          <w:rPr>
            <w:rFonts w:cs="Times New Roman"/>
            <w:szCs w:val="24"/>
          </w:rPr>
          <w:t>b</w:t>
        </w:r>
      </w:ins>
      <w:ins w:id="360" w:author="Michael Decker" w:date="2020-04-03T19:44:00Z">
        <w:r w:rsidR="006C358E">
          <w:rPr>
            <w:rFonts w:cs="Times New Roman"/>
            <w:szCs w:val="24"/>
          </w:rPr>
          <w:t xml:space="preserve">er of comments is acceptable given the </w:t>
        </w:r>
      </w:ins>
      <w:ins w:id="361" w:author="Michael Decker" w:date="2020-04-03T19:45:00Z">
        <w:r w:rsidR="006C358E">
          <w:rPr>
            <w:rFonts w:cs="Times New Roman"/>
            <w:szCs w:val="24"/>
          </w:rPr>
          <w:t>amount of time it takes to create the gold set</w:t>
        </w:r>
      </w:ins>
      <w:ins w:id="362" w:author="Michael Decker" w:date="2020-04-03T19:46:00Z">
        <w:r w:rsidR="006C358E">
          <w:rPr>
            <w:rFonts w:cs="Times New Roman"/>
            <w:szCs w:val="24"/>
          </w:rPr>
          <w:t xml:space="preserve"> and verify its correctness</w:t>
        </w:r>
      </w:ins>
      <w:ins w:id="363" w:author="Michael Decker" w:date="2020-04-03T19:45:00Z">
        <w:r w:rsidR="006C358E">
          <w:rPr>
            <w:rFonts w:cs="Times New Roman"/>
            <w:szCs w:val="24"/>
          </w:rPr>
          <w:t xml:space="preserve">.  In the future, </w:t>
        </w:r>
      </w:ins>
      <w:del w:id="364" w:author="Michael Decker" w:date="2020-04-03T19:45:00Z">
        <w:r w:rsidR="006F5C72" w:rsidDel="006C358E">
          <w:rPr>
            <w:rFonts w:cs="Times New Roman"/>
            <w:szCs w:val="24"/>
          </w:rPr>
          <w:delText>E</w:delText>
        </w:r>
      </w:del>
      <w:ins w:id="365" w:author="Michael Decker" w:date="2020-04-03T19:45:00Z">
        <w:r w:rsidR="006C358E">
          <w:rPr>
            <w:rFonts w:cs="Times New Roman"/>
            <w:szCs w:val="24"/>
          </w:rPr>
          <w:t>this data set can be e</w:t>
        </w:r>
      </w:ins>
      <w:r w:rsidR="006F5C72">
        <w:rPr>
          <w:rFonts w:cs="Times New Roman"/>
          <w:szCs w:val="24"/>
        </w:rPr>
        <w:t>xpand</w:t>
      </w:r>
      <w:ins w:id="366" w:author="Michael Decker" w:date="2020-04-03T19:45:00Z">
        <w:r w:rsidR="006C358E">
          <w:rPr>
            <w:rFonts w:cs="Times New Roman"/>
            <w:szCs w:val="24"/>
          </w:rPr>
          <w:t>ed</w:t>
        </w:r>
      </w:ins>
      <w:del w:id="367" w:author="Michael Decker" w:date="2020-04-03T19:45:00Z">
        <w:r w:rsidR="006F5C72" w:rsidDel="006C358E">
          <w:rPr>
            <w:rFonts w:cs="Times New Roman"/>
            <w:szCs w:val="24"/>
          </w:rPr>
          <w:delText xml:space="preserve">ing </w:delText>
        </w:r>
      </w:del>
      <w:ins w:id="368" w:author="Michael Decker" w:date="2020-04-03T19:46:00Z">
        <w:r w:rsidR="006C358E">
          <w:rPr>
            <w:rFonts w:cs="Times New Roman"/>
            <w:szCs w:val="24"/>
          </w:rPr>
          <w:t>.</w:t>
        </w:r>
      </w:ins>
      <w:del w:id="369"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370"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371" w:author="Michael Decker" w:date="2020-04-03T19:47:00Z">
        <w:r w:rsidR="006C358E">
          <w:rPr>
            <w:rFonts w:cs="Times New Roman"/>
            <w:szCs w:val="24"/>
          </w:rPr>
          <w:t xml:space="preserve">and on the 5 full projects </w:t>
        </w:r>
      </w:ins>
      <w:r w:rsidR="006F5C72">
        <w:rPr>
          <w:rFonts w:cs="Times New Roman"/>
          <w:szCs w:val="24"/>
        </w:rPr>
        <w:t xml:space="preserve">we are able to </w:t>
      </w:r>
      <w:ins w:id="372" w:author="Michael Decker" w:date="2020-04-03T19:47:00Z">
        <w:r w:rsidR="006C358E">
          <w:rPr>
            <w:rFonts w:cs="Times New Roman"/>
            <w:szCs w:val="24"/>
          </w:rPr>
          <w:t>s</w:t>
        </w:r>
      </w:ins>
      <w:del w:id="373" w:author="Michael Decker" w:date="2020-04-03T19:47:00Z">
        <w:r w:rsidR="006F5C72" w:rsidDel="006C358E">
          <w:rPr>
            <w:rFonts w:cs="Times New Roman"/>
            <w:szCs w:val="24"/>
          </w:rPr>
          <w:delText xml:space="preserve">prove </w:delText>
        </w:r>
      </w:del>
      <w:ins w:id="374" w:author="Michael Decker" w:date="2020-04-03T19:47:00Z">
        <w:r w:rsidR="006C358E">
          <w:rPr>
            <w:rFonts w:cs="Times New Roman"/>
            <w:szCs w:val="24"/>
          </w:rPr>
          <w:t>how</w:t>
        </w:r>
        <w:r w:rsidR="006C358E">
          <w:rPr>
            <w:rFonts w:cs="Times New Roman"/>
            <w:szCs w:val="24"/>
          </w:rPr>
          <w:t xml:space="preserve">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DDFE5E" w14:textId="619CBF6C" w:rsidR="00222B6E" w:rsidRDefault="00222B6E" w:rsidP="007E0745">
      <w:pPr>
        <w:rPr>
          <w:rFonts w:cs="Times New Roman"/>
          <w:szCs w:val="24"/>
        </w:rPr>
      </w:pPr>
      <w:del w:id="375" w:author="Michael Decker" w:date="2020-04-03T19:47:00Z">
        <w:r w:rsidDel="00B85F58">
          <w:rPr>
            <w:rFonts w:cs="Times New Roman"/>
            <w:szCs w:val="24"/>
          </w:rPr>
          <w:delText xml:space="preserve">The </w:delText>
        </w:r>
      </w:del>
      <w:ins w:id="376" w:author="Michael Decker" w:date="2020-04-03T19:47:00Z">
        <w:r w:rsidR="00B85F58">
          <w:rPr>
            <w:rFonts w:cs="Times New Roman"/>
            <w:szCs w:val="24"/>
          </w:rPr>
          <w:t>A</w:t>
        </w:r>
        <w:r w:rsidR="00B85F58">
          <w:rPr>
            <w:rFonts w:cs="Times New Roman"/>
            <w:szCs w:val="24"/>
          </w:rPr>
          <w:t xml:space="preserve"> </w:t>
        </w:r>
      </w:ins>
      <w:del w:id="377" w:author="Michael Decker" w:date="2020-04-03T19:47:00Z">
        <w:r w:rsidDel="00B85F58">
          <w:rPr>
            <w:rFonts w:cs="Times New Roman"/>
            <w:szCs w:val="24"/>
          </w:rPr>
          <w:delText xml:space="preserve">second </w:delText>
        </w:r>
      </w:del>
      <w:ins w:id="378" w:author="Michael Decker" w:date="2020-04-03T19:47:00Z">
        <w:r w:rsidR="00B85F58">
          <w:rPr>
            <w:rFonts w:cs="Times New Roman"/>
            <w:szCs w:val="24"/>
          </w:rPr>
          <w:t>third</w:t>
        </w:r>
        <w:r w:rsidR="00B85F58">
          <w:rPr>
            <w:rFonts w:cs="Times New Roman"/>
            <w:szCs w:val="24"/>
          </w:rPr>
          <w:t xml:space="preserve"> </w:t>
        </w:r>
      </w:ins>
      <w:r>
        <w:rPr>
          <w:rFonts w:cs="Times New Roman"/>
          <w:szCs w:val="24"/>
        </w:rPr>
        <w:t>threat to external validity stems from the spread in the gold set between C/C++ and Java/C#</w:t>
      </w:r>
      <w:r w:rsidR="00CF64B0">
        <w:rPr>
          <w:rFonts w:cs="Times New Roman"/>
          <w:szCs w:val="24"/>
        </w:rPr>
        <w:t xml:space="preserve">.  </w:t>
      </w:r>
      <w:r>
        <w:rPr>
          <w:rFonts w:cs="Times New Roman"/>
          <w:szCs w:val="24"/>
        </w:rPr>
        <w:t>There are a number of ways that we are able to mitigate this threat</w:t>
      </w:r>
      <w:r w:rsidR="00CF64B0">
        <w:rPr>
          <w:rFonts w:cs="Times New Roman"/>
          <w:szCs w:val="24"/>
        </w:rPr>
        <w:t xml:space="preserve">.  </w:t>
      </w:r>
      <w:r>
        <w:rPr>
          <w:rFonts w:cs="Times New Roman"/>
          <w:szCs w:val="24"/>
        </w:rPr>
        <w:t>First, our results test against all four of these languages, and the heuristics show that it is highly effective against all 4 languages</w:t>
      </w:r>
      <w:r w:rsidR="00CF64B0">
        <w:rPr>
          <w:rFonts w:cs="Times New Roman"/>
          <w:szCs w:val="24"/>
        </w:rPr>
        <w:t xml:space="preserve">.  </w:t>
      </w:r>
      <w:r>
        <w:rPr>
          <w:rFonts w:cs="Times New Roman"/>
          <w:szCs w:val="24"/>
        </w:rPr>
        <w:t>Second, we show that the relative coverage of C/C++ in projects is over double of Java/C#, with all of these languages belonging to the C family and having similar syntax we are able to glean just as much value from the C/C++ as we would from the Java/C#.</w:t>
      </w:r>
    </w:p>
    <w:p w14:paraId="346153AC" w14:textId="5582186D" w:rsidR="004E5433" w:rsidRPr="002248ED" w:rsidRDefault="00222B6E" w:rsidP="007E0745">
      <w:pPr>
        <w:rPr>
          <w:rFonts w:cs="Times New Roman"/>
          <w:szCs w:val="24"/>
        </w:rPr>
      </w:pPr>
      <w:r>
        <w:rPr>
          <w:rFonts w:cs="Times New Roman"/>
          <w:szCs w:val="24"/>
        </w:rPr>
        <w:t xml:space="preserve">The final threat to external validity </w:t>
      </w:r>
      <w:r w:rsidR="00722E46">
        <w:rPr>
          <w:rFonts w:cs="Times New Roman"/>
          <w:szCs w:val="24"/>
        </w:rPr>
        <w:t>comes from the generalizability of our research</w:t>
      </w:r>
      <w:r w:rsidR="00CF64B0">
        <w:rPr>
          <w:rFonts w:cs="Times New Roman"/>
          <w:szCs w:val="24"/>
        </w:rPr>
        <w:t xml:space="preserve">.  </w:t>
      </w:r>
      <w:r w:rsidR="00C80FE6">
        <w:rPr>
          <w:rFonts w:cs="Times New Roman"/>
          <w:szCs w:val="24"/>
        </w:rPr>
        <w:t>We are able to mitigate this threat because 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 though it is likely less than that as 2606 is the maximum number.</w:t>
      </w:r>
    </w:p>
    <w:p w14:paraId="0EAFA416" w14:textId="027A2CF5" w:rsidR="007E0745" w:rsidRPr="002248ED" w:rsidRDefault="007E0745" w:rsidP="007E0745">
      <w:pPr>
        <w:pStyle w:val="Heading2"/>
      </w:pPr>
      <w:bookmarkStart w:id="379" w:name="_Ref33018411"/>
      <w:r w:rsidRPr="002248ED">
        <w:lastRenderedPageBreak/>
        <w:t>Internal Validity</w:t>
      </w:r>
      <w:bookmarkEnd w:id="379"/>
    </w:p>
    <w:p w14:paraId="71338248" w14:textId="01A7AE1F"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 of this threat to validity we are able to mitigate it through mathematic verification.</w:t>
      </w:r>
    </w:p>
    <w:p w14:paraId="6A574965" w14:textId="6E980F57" w:rsidR="0065549E" w:rsidRPr="002248ED"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07A107D6" w14:textId="5EBC4676" w:rsidR="00C80FE6" w:rsidRDefault="00C80FE6">
      <w:pPr>
        <w:spacing w:line="259" w:lineRule="auto"/>
        <w:ind w:firstLine="0"/>
        <w:rPr>
          <w:ins w:id="380" w:author="blake grills" w:date="2020-04-03T09:54:00Z"/>
          <w:rFonts w:cs="Times New Roman"/>
          <w:i/>
          <w:iCs/>
          <w:color w:val="44546A" w:themeColor="text2"/>
          <w:szCs w:val="24"/>
        </w:rPr>
      </w:pPr>
      <w:ins w:id="381"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82" w:name="_Ref33719271"/>
    </w:p>
    <w:bookmarkEnd w:id="382"/>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383" w:author="blake grills" w:date="2020-04-03T10:17:00Z">
        <w:r w:rsidR="00094B30" w:rsidDel="00CF64B0">
          <w:rPr>
            <w:rFonts w:cs="Times New Roman"/>
            <w:szCs w:val="24"/>
          </w:rPr>
          <w:delText xml:space="preserve">.  </w:delText>
        </w:r>
      </w:del>
      <w:ins w:id="384"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385" w:author="blake grills" w:date="2020-04-03T10:17:00Z">
        <w:r w:rsidR="00094B30" w:rsidDel="00CF64B0">
          <w:rPr>
            <w:rFonts w:cs="Times New Roman"/>
            <w:szCs w:val="24"/>
          </w:rPr>
          <w:delText xml:space="preserve">.  </w:delText>
        </w:r>
      </w:del>
      <w:ins w:id="386"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387" w:author="blake grills" w:date="2020-04-03T10:17:00Z">
        <w:r w:rsidR="00094B30" w:rsidDel="00CF64B0">
          <w:rPr>
            <w:rFonts w:cs="Times New Roman"/>
            <w:szCs w:val="24"/>
          </w:rPr>
          <w:delText xml:space="preserve">.  </w:delText>
        </w:r>
      </w:del>
      <w:ins w:id="388"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389" w:author="blake grills" w:date="2020-04-03T10:17:00Z">
        <w:r w:rsidR="00094B30" w:rsidDel="00CF64B0">
          <w:rPr>
            <w:rFonts w:cs="Times New Roman"/>
            <w:szCs w:val="24"/>
          </w:rPr>
          <w:delText xml:space="preserve">.  </w:delText>
        </w:r>
      </w:del>
      <w:ins w:id="390"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391" w:author="blake grills" w:date="2020-04-03T10:17:00Z">
        <w:r w:rsidR="00094B30" w:rsidDel="00CF64B0">
          <w:rPr>
            <w:rFonts w:cs="Times New Roman"/>
            <w:szCs w:val="24"/>
          </w:rPr>
          <w:delText xml:space="preserve">.  </w:delText>
        </w:r>
      </w:del>
      <w:ins w:id="392"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393" w:author="blake grills" w:date="2020-04-03T10:17:00Z">
        <w:r w:rsidR="00094B30" w:rsidDel="00CF64B0">
          <w:rPr>
            <w:rFonts w:cs="Times New Roman"/>
            <w:szCs w:val="24"/>
          </w:rPr>
          <w:delText xml:space="preserve">.  </w:delText>
        </w:r>
      </w:del>
      <w:ins w:id="394"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395" w:author="blake grills" w:date="2020-04-03T10:17:00Z">
        <w:r w:rsidR="00094B30" w:rsidDel="00CF64B0">
          <w:rPr>
            <w:rFonts w:cs="Times New Roman"/>
            <w:szCs w:val="24"/>
          </w:rPr>
          <w:delText xml:space="preserve">.  </w:delText>
        </w:r>
      </w:del>
      <w:ins w:id="396"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397" w:author="blake grills" w:date="2020-04-03T10:17:00Z">
        <w:r w:rsidR="00094B30" w:rsidDel="00CF64B0">
          <w:rPr>
            <w:rFonts w:cs="Times New Roman"/>
            <w:szCs w:val="24"/>
          </w:rPr>
          <w:delText xml:space="preserve">.  </w:delText>
        </w:r>
      </w:del>
      <w:ins w:id="398"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399" w:author="blake grills" w:date="2020-04-03T10:17:00Z">
        <w:r w:rsidR="00094B30" w:rsidDel="00CF64B0">
          <w:rPr>
            <w:rFonts w:cs="Times New Roman"/>
            <w:szCs w:val="24"/>
          </w:rPr>
          <w:delText xml:space="preserve">.  </w:delText>
        </w:r>
      </w:del>
      <w:ins w:id="400"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401" w:author="blake grills" w:date="2020-04-03T10:17:00Z">
        <w:r w:rsidR="00094B30" w:rsidDel="00CF64B0">
          <w:rPr>
            <w:rFonts w:cs="Times New Roman"/>
            <w:szCs w:val="24"/>
          </w:rPr>
          <w:delText xml:space="preserve">.  </w:delText>
        </w:r>
      </w:del>
      <w:ins w:id="402"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403" w:author="blake grills" w:date="2020-04-03T10:17:00Z">
        <w:r w:rsidR="00094B30" w:rsidDel="00CF64B0">
          <w:rPr>
            <w:rFonts w:cs="Times New Roman"/>
            <w:szCs w:val="24"/>
          </w:rPr>
          <w:delText xml:space="preserve">.  </w:delText>
        </w:r>
      </w:del>
      <w:ins w:id="404"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05" w:name="_Ref33719289"/>
    </w:p>
    <w:bookmarkEnd w:id="405"/>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06" w:author="blake grills" w:date="2020-04-03T10:17:00Z">
        <w:r w:rsidR="00094B30" w:rsidDel="00CF64B0">
          <w:rPr>
            <w:rFonts w:cs="Times New Roman"/>
            <w:szCs w:val="24"/>
          </w:rPr>
          <w:delText xml:space="preserve">.  </w:delText>
        </w:r>
      </w:del>
      <w:ins w:id="407"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08" w:author="blake grills" w:date="2020-04-03T00:26:00Z">
        <w:r w:rsidDel="001A1C33">
          <w:rPr>
            <w:rFonts w:cs="Times New Roman"/>
            <w:szCs w:val="24"/>
          </w:rPr>
          <w:delText>80</w:delText>
        </w:r>
      </w:del>
      <w:ins w:id="409" w:author="blake grills" w:date="2020-04-03T00:26:00Z">
        <w:r w:rsidR="001A1C33">
          <w:rPr>
            <w:rFonts w:cs="Times New Roman"/>
            <w:szCs w:val="24"/>
          </w:rPr>
          <w:t>78</w:t>
        </w:r>
      </w:ins>
      <w:r>
        <w:rPr>
          <w:rFonts w:cs="Times New Roman"/>
          <w:szCs w:val="24"/>
        </w:rPr>
        <w:t xml:space="preserve"> projects</w:t>
      </w:r>
      <w:ins w:id="410" w:author="blake grills" w:date="2020-04-03T10:12:00Z">
        <w:r w:rsidR="00CF64B0">
          <w:rPr>
            <w:rFonts w:cs="Times New Roman"/>
            <w:szCs w:val="24"/>
          </w:rPr>
          <w:t xml:space="preserve"> with an average precision</w:t>
        </w:r>
      </w:ins>
      <w:ins w:id="411" w:author="blake grills" w:date="2020-04-03T10:13:00Z">
        <w:r w:rsidR="00CF64B0">
          <w:rPr>
            <w:rFonts w:cs="Times New Roman"/>
            <w:szCs w:val="24"/>
          </w:rPr>
          <w:t xml:space="preserve"> of </w:t>
        </w:r>
      </w:ins>
      <w:ins w:id="412" w:author="blake grills" w:date="2020-04-03T10:15:00Z">
        <w:r w:rsidR="00CF64B0">
          <w:rPr>
            <w:rFonts w:cs="Times New Roman"/>
            <w:szCs w:val="24"/>
          </w:rPr>
          <w:t>98.36%, average reca</w:t>
        </w:r>
      </w:ins>
      <w:ins w:id="413" w:author="blake grills" w:date="2020-04-03T10:16:00Z">
        <w:r w:rsidR="00CF64B0">
          <w:rPr>
            <w:rFonts w:cs="Times New Roman"/>
            <w:szCs w:val="24"/>
          </w:rPr>
          <w:t>ll of 97.42%, and an average F1 score of 97.86%</w:t>
        </w:r>
      </w:ins>
      <w:del w:id="414" w:author="blake grills" w:date="2020-04-03T10:17:00Z">
        <w:r w:rsidR="002F29FE" w:rsidDel="00CF64B0">
          <w:rPr>
            <w:rFonts w:cs="Times New Roman"/>
            <w:szCs w:val="24"/>
          </w:rPr>
          <w:delText xml:space="preserve"> </w:delText>
        </w:r>
      </w:del>
      <w:ins w:id="415" w:author="blake grills" w:date="2020-04-03T10:17:00Z">
        <w:r w:rsidR="00CF64B0">
          <w:rPr>
            <w:rFonts w:cs="Times New Roman"/>
            <w:szCs w:val="24"/>
          </w:rPr>
          <w:t xml:space="preserve">.  </w:t>
        </w:r>
      </w:ins>
      <w:ins w:id="416" w:author="blake grills" w:date="2020-04-03T10:16:00Z">
        <w:r w:rsidR="00CF64B0">
          <w:rPr>
            <w:rFonts w:cs="Times New Roman"/>
            <w:szCs w:val="24"/>
          </w:rPr>
          <w:t>I</w:t>
        </w:r>
      </w:ins>
      <w:del w:id="417" w:author="blake grills" w:date="2020-04-03T10:16:00Z">
        <w:r w:rsidR="002F29FE" w:rsidDel="00CF64B0">
          <w:rPr>
            <w:rFonts w:cs="Times New Roman"/>
            <w:szCs w:val="24"/>
          </w:rPr>
          <w:delText>i</w:delText>
        </w:r>
      </w:del>
      <w:r w:rsidR="002F29FE">
        <w:rPr>
          <w:rFonts w:cs="Times New Roman"/>
          <w:szCs w:val="24"/>
        </w:rPr>
        <w:t xml:space="preserve">n addition </w:t>
      </w:r>
      <w:ins w:id="418" w:author="blake grills" w:date="2020-04-03T10:15:00Z">
        <w:r w:rsidR="00CF64B0">
          <w:rPr>
            <w:rFonts w:cs="Times New Roman"/>
            <w:szCs w:val="24"/>
          </w:rPr>
          <w:t>we</w:t>
        </w:r>
      </w:ins>
      <w:del w:id="419" w:author="blake grills" w:date="2020-04-03T10:15:00Z">
        <w:r w:rsidR="002F29FE" w:rsidDel="00CF64B0">
          <w:rPr>
            <w:rFonts w:cs="Times New Roman"/>
            <w:szCs w:val="24"/>
          </w:rPr>
          <w:delText>to</w:delText>
        </w:r>
      </w:del>
      <w:r w:rsidR="002F29FE">
        <w:rPr>
          <w:rFonts w:cs="Times New Roman"/>
          <w:szCs w:val="24"/>
        </w:rPr>
        <w:t xml:space="preserve"> creat</w:t>
      </w:r>
      <w:ins w:id="420" w:author="blake grills" w:date="2020-04-03T10:15:00Z">
        <w:r w:rsidR="00CF64B0">
          <w:rPr>
            <w:rFonts w:cs="Times New Roman"/>
            <w:szCs w:val="24"/>
          </w:rPr>
          <w:t>e</w:t>
        </w:r>
      </w:ins>
      <w:del w:id="421"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422" w:author="blake grills" w:date="2020-04-03T00:26:00Z">
        <w:r w:rsidR="002F29FE" w:rsidDel="001A1C33">
          <w:rPr>
            <w:rFonts w:cs="Times New Roman"/>
            <w:szCs w:val="24"/>
          </w:rPr>
          <w:delText>80</w:delText>
        </w:r>
      </w:del>
      <w:ins w:id="423" w:author="blake grills" w:date="2020-04-03T00:26:00Z">
        <w:r w:rsidR="001A1C33">
          <w:rPr>
            <w:rFonts w:cs="Times New Roman"/>
            <w:szCs w:val="24"/>
          </w:rPr>
          <w:t>78</w:t>
        </w:r>
      </w:ins>
      <w:r w:rsidR="002F29FE">
        <w:rPr>
          <w:rFonts w:cs="Times New Roman"/>
          <w:szCs w:val="24"/>
        </w:rPr>
        <w:t xml:space="preserve"> projects</w:t>
      </w:r>
      <w:ins w:id="424" w:author="blake grills" w:date="2020-04-03T10:11:00Z">
        <w:r w:rsidR="00CF64B0">
          <w:rPr>
            <w:rFonts w:cs="Times New Roman"/>
            <w:szCs w:val="24"/>
          </w:rPr>
          <w:t xml:space="preserve"> containing 26 of the projects</w:t>
        </w:r>
      </w:ins>
      <w:del w:id="425" w:author="blake grills" w:date="2020-04-03T10:17:00Z">
        <w:r w:rsidR="00094B30" w:rsidDel="00CF64B0">
          <w:rPr>
            <w:rFonts w:cs="Times New Roman"/>
            <w:szCs w:val="24"/>
          </w:rPr>
          <w:delText xml:space="preserve">.  </w:delText>
        </w:r>
      </w:del>
      <w:ins w:id="426"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427" w:author="blake grills" w:date="2020-04-03T10:17:00Z">
        <w:r w:rsidR="00094B30" w:rsidDel="00CF64B0">
          <w:rPr>
            <w:rFonts w:cs="Times New Roman"/>
            <w:szCs w:val="24"/>
          </w:rPr>
          <w:delText xml:space="preserve">.  </w:delText>
        </w:r>
      </w:del>
      <w:ins w:id="428"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429" w:author="blake grills" w:date="2020-04-03T10:17:00Z">
        <w:r w:rsidR="00094B30" w:rsidDel="00CF64B0">
          <w:rPr>
            <w:rFonts w:cs="Times New Roman"/>
            <w:szCs w:val="24"/>
          </w:rPr>
          <w:delText xml:space="preserve">.  </w:delText>
        </w:r>
      </w:del>
      <w:ins w:id="430"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431" w:author="blake grills" w:date="2020-04-03T10:17:00Z">
        <w:r w:rsidR="00094B30" w:rsidDel="00CF64B0">
          <w:rPr>
            <w:rFonts w:cs="Times New Roman"/>
            <w:szCs w:val="24"/>
          </w:rPr>
          <w:delText xml:space="preserve">.  </w:delText>
        </w:r>
      </w:del>
      <w:ins w:id="432"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433" w:author="blake grills" w:date="2020-04-03T10:17:00Z">
        <w:r w:rsidR="00094B30" w:rsidDel="00CF64B0">
          <w:rPr>
            <w:rFonts w:cs="Times New Roman"/>
            <w:szCs w:val="24"/>
          </w:rPr>
          <w:delText xml:space="preserve">.  </w:delText>
        </w:r>
      </w:del>
      <w:ins w:id="434"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435" w:author="blake grills" w:date="2020-04-03T10:17:00Z">
        <w:r w:rsidR="00094B30" w:rsidDel="00CF64B0">
          <w:rPr>
            <w:rFonts w:cs="Times New Roman"/>
            <w:szCs w:val="24"/>
          </w:rPr>
          <w:delText xml:space="preserve">.  </w:delText>
        </w:r>
      </w:del>
      <w:ins w:id="436"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437" w:author="blake grills" w:date="2020-04-03T10:17:00Z">
        <w:r w:rsidR="00094B30" w:rsidDel="00CF64B0">
          <w:rPr>
            <w:rFonts w:cs="Times New Roman"/>
            <w:szCs w:val="24"/>
          </w:rPr>
          <w:delText xml:space="preserve">.  </w:delText>
        </w:r>
      </w:del>
      <w:ins w:id="438"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439" w:author="blake grills" w:date="2020-04-03T10:17:00Z">
        <w:r w:rsidR="00094B30" w:rsidDel="00CF64B0">
          <w:rPr>
            <w:rFonts w:cs="Times New Roman"/>
            <w:szCs w:val="24"/>
          </w:rPr>
          <w:delText xml:space="preserve">.  </w:delText>
        </w:r>
      </w:del>
      <w:ins w:id="440"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5" w:author="Michael Decker" w:date="2020-04-03T19:06:00Z" w:initials="MD">
    <w:p w14:paraId="70FB4BFB" w14:textId="6291AE92" w:rsidR="00FA0C59" w:rsidRDefault="00FA0C59">
      <w:pPr>
        <w:pStyle w:val="CommentText"/>
      </w:pPr>
      <w:r>
        <w:rPr>
          <w:rStyle w:val="CommentReference"/>
        </w:rPr>
        <w:annotationRef/>
      </w:r>
      <w:r>
        <w:t>Something is wrong with how you calulate dthis.  You can have 0 comments in set and still have a percentage of the corpos.</w:t>
      </w:r>
    </w:p>
  </w:comment>
  <w:comment w:id="29"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30"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1"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cpp.  Why did this happen, etc.</w:t>
      </w:r>
    </w:p>
  </w:comment>
  <w:comment w:id="32" w:author="Michael Decker" w:date="2020-04-03T17:45:00Z" w:initials="MD">
    <w:p w14:paraId="5E71D378" w14:textId="51C6D2E2" w:rsidR="00BE73FC" w:rsidRDefault="00BE73FC">
      <w:pPr>
        <w:pStyle w:val="CommentText"/>
      </w:pPr>
      <w:r>
        <w:rPr>
          <w:rStyle w:val="CommentReference"/>
        </w:rPr>
        <w:annotationRef/>
      </w:r>
      <w:r>
        <w:t>Discussion more. Like the one project that is a third, but then there are quite a few others.  You have the percentages in there as well, talk about them and the spread.  Is there anything interesting about num block /doxygen/. Is there a good about of each?</w:t>
      </w:r>
    </w:p>
  </w:comment>
  <w:comment w:id="33" w:author="Michael Decker" w:date="2020-04-03T17:49:00Z" w:initials="MD">
    <w:p w14:paraId="42E9A3BA" w14:textId="71B85A64" w:rsidR="00BE73FC" w:rsidRDefault="00BE73FC">
      <w:pPr>
        <w:pStyle w:val="CommentText"/>
      </w:pPr>
      <w:r>
        <w:rPr>
          <w:rStyle w:val="CommentReference"/>
        </w:rPr>
        <w:annotationRef/>
      </w:r>
      <w:r>
        <w:t>Reference and explain in paper.  Also a caption</w:t>
      </w:r>
    </w:p>
  </w:comment>
  <w:comment w:id="76" w:author="Michael Decker" w:date="2020-04-01T17:28:00Z" w:initials="MD">
    <w:p w14:paraId="51756E7C" w14:textId="04DBDDA9" w:rsidR="00083FC8" w:rsidRDefault="00083FC8">
      <w:pPr>
        <w:pStyle w:val="CommentText"/>
      </w:pPr>
      <w:r>
        <w:rPr>
          <w:rStyle w:val="CommentReference"/>
        </w:rPr>
        <w:annotationRef/>
      </w:r>
      <w:r>
        <w:t>Put totals in.</w:t>
      </w:r>
    </w:p>
    <w:p w14:paraId="01D33D4B" w14:textId="2DBB9AD2" w:rsidR="00083FC8" w:rsidRDefault="00083FC8">
      <w:pPr>
        <w:pStyle w:val="CommentText"/>
      </w:pPr>
    </w:p>
    <w:p w14:paraId="112F2470" w14:textId="0DCA702B" w:rsidR="00083FC8" w:rsidRDefault="00083FC8">
      <w:pPr>
        <w:pStyle w:val="CommentText"/>
      </w:pPr>
      <w:r>
        <w:t>Pie chart of comment types.</w:t>
      </w:r>
    </w:p>
    <w:p w14:paraId="2E57F300" w14:textId="77777777" w:rsidR="00083FC8" w:rsidRDefault="00083FC8">
      <w:pPr>
        <w:pStyle w:val="CommentText"/>
      </w:pPr>
    </w:p>
    <w:p w14:paraId="47B32955" w14:textId="328D3FE8" w:rsidR="00083FC8" w:rsidRDefault="00083FC8">
      <w:pPr>
        <w:pStyle w:val="CommentText"/>
      </w:pPr>
      <w:r>
        <w:t>I want percent.  What percent are commented out code.  What percent of comments are line block/Doxygen/Javadoc</w:t>
      </w:r>
    </w:p>
    <w:p w14:paraId="4B793330" w14:textId="77777777" w:rsidR="00083FC8" w:rsidRDefault="00083FC8">
      <w:pPr>
        <w:pStyle w:val="CommentText"/>
      </w:pPr>
    </w:p>
    <w:p w14:paraId="5D58FEE5" w14:textId="06C54DBB" w:rsidR="00083FC8" w:rsidRDefault="00083FC8">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083FC8" w:rsidRDefault="00083FC8">
      <w:pPr>
        <w:pStyle w:val="CommentText"/>
      </w:pPr>
    </w:p>
    <w:p w14:paraId="469D9B0A" w14:textId="712EC2AD" w:rsidR="00083FC8" w:rsidRDefault="00083FC8">
      <w:pPr>
        <w:pStyle w:val="CommentText"/>
      </w:pPr>
      <w:r>
        <w:t>When you mentioned randomly distributed between language I interpreted that as evenly amongs langauges.  This shows that is not the case.</w:t>
      </w:r>
    </w:p>
  </w:comment>
  <w:comment w:id="84"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Doxygen/Javadoc</w:t>
      </w:r>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When you mentioned randomly distributed between language I interpreted that as evenly amongs langauges.  This shows that is not the case.</w:t>
      </w:r>
    </w:p>
  </w:comment>
  <w:comment w:id="86" w:author="Michael Decker" w:date="2020-04-03T19:11:00Z" w:initials="MD">
    <w:p w14:paraId="6E40BF8A" w14:textId="3BD40E7B" w:rsidR="00392952" w:rsidRDefault="00392952">
      <w:pPr>
        <w:pStyle w:val="CommentText"/>
      </w:pPr>
      <w:r>
        <w:rPr>
          <w:rStyle w:val="CommentReference"/>
        </w:rPr>
        <w:annotationRef/>
      </w:r>
      <w:r>
        <w:t>Wrong total for both tables</w:t>
      </w:r>
    </w:p>
  </w:comment>
  <w:comment w:id="87" w:author="Michael Decker" w:date="2020-04-03T19:12:00Z" w:initials="MD">
    <w:p w14:paraId="3604CEB6" w14:textId="79D51738" w:rsidR="00392952" w:rsidRDefault="00392952">
      <w:pPr>
        <w:pStyle w:val="CommentText"/>
      </w:pPr>
      <w:r>
        <w:rPr>
          <w:rStyle w:val="CommentReference"/>
        </w:rPr>
        <w:annotationRef/>
      </w:r>
      <w:r>
        <w:t>Yeah completely wrong.  I copied and did the formulate.  Would fix but the count is wrong</w:t>
      </w:r>
    </w:p>
  </w:comment>
  <w:comment w:id="92"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131" w:author="Michael Decker" w:date="2020-04-03T17:55:00Z" w:initials="MD">
    <w:p w14:paraId="56384257" w14:textId="77777777" w:rsidR="00925AED" w:rsidRDefault="00925AED" w:rsidP="00925AED">
      <w:pPr>
        <w:pStyle w:val="CommentText"/>
      </w:pPr>
      <w:r>
        <w:rPr>
          <w:rStyle w:val="CommentReference"/>
        </w:rPr>
        <w:annotationRef/>
      </w:r>
    </w:p>
  </w:comment>
  <w:comment w:id="135" w:author="Michael Decker" w:date="2020-04-03T18:18:00Z" w:initials="MD">
    <w:p w14:paraId="01392768" w14:textId="08A9607B" w:rsidR="00F91780" w:rsidRDefault="00F91780">
      <w:pPr>
        <w:pStyle w:val="CommentText"/>
      </w:pPr>
      <w:r>
        <w:rPr>
          <w:rStyle w:val="CommentReference"/>
        </w:rPr>
        <w:annotationRef/>
      </w:r>
    </w:p>
  </w:comment>
  <w:comment w:id="132" w:author="Michael Decker" w:date="2020-04-03T18:18:00Z" w:initials="MD">
    <w:p w14:paraId="1EEB06C6" w14:textId="2F667BF7" w:rsidR="00F91780" w:rsidRDefault="00F91780">
      <w:pPr>
        <w:pStyle w:val="CommentText"/>
      </w:pPr>
      <w:r>
        <w:rPr>
          <w:rStyle w:val="CommentReference"/>
        </w:rPr>
        <w:annotationRef/>
      </w:r>
      <w:r>
        <w:t>Finish this.</w:t>
      </w:r>
    </w:p>
  </w:comment>
  <w:comment w:id="133" w:author="Michael Decker" w:date="2020-04-03T18:18:00Z" w:initials="MD">
    <w:p w14:paraId="2C5F709D" w14:textId="646FEF61" w:rsidR="003C28D8" w:rsidRDefault="003C28D8">
      <w:pPr>
        <w:pStyle w:val="CommentText"/>
      </w:pPr>
      <w:r>
        <w:rPr>
          <w:rStyle w:val="CommentReference"/>
        </w:rPr>
        <w:annotationRef/>
      </w:r>
    </w:p>
  </w:comment>
  <w:comment w:id="150" w:author="Michael Decker" w:date="2020-04-03T17:55:00Z" w:initials="MD">
    <w:p w14:paraId="405831BB" w14:textId="1C422AD1" w:rsidR="00BE73FC" w:rsidRDefault="00BE73FC">
      <w:pPr>
        <w:pStyle w:val="CommentText"/>
      </w:pPr>
      <w:r>
        <w:rPr>
          <w:rStyle w:val="CommentReference"/>
        </w:rPr>
        <w:annotationRef/>
      </w:r>
    </w:p>
  </w:comment>
  <w:comment w:id="153"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184" w:author="Michael Decker" w:date="2020-04-03T18:41:00Z" w:initials="MD">
    <w:p w14:paraId="59E900AE" w14:textId="77777777" w:rsidR="00E03827" w:rsidRDefault="00E03827"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704C74" w:rsidRDefault="00704C74" w:rsidP="00E03827">
      <w:pPr>
        <w:pStyle w:val="CommentText"/>
        <w:ind w:firstLine="0"/>
      </w:pPr>
    </w:p>
    <w:p w14:paraId="602601FF" w14:textId="07822A52" w:rsidR="00704C74" w:rsidRDefault="00704C74" w:rsidP="00E03827">
      <w:pPr>
        <w:pStyle w:val="CommentText"/>
        <w:ind w:firstLine="0"/>
      </w:pPr>
      <w:r>
        <w:t>Accuracy does not use precision/recall.</w:t>
      </w:r>
    </w:p>
  </w:comment>
  <w:comment w:id="253" w:author="Michael Decker" w:date="2020-04-03T18:46:00Z" w:initials="MD">
    <w:p w14:paraId="1B648AF8" w14:textId="77777777" w:rsidR="00753FF5" w:rsidRDefault="00753FF5" w:rsidP="00753FF5">
      <w:pPr>
        <w:pStyle w:val="CommentText"/>
        <w:ind w:firstLine="0"/>
        <w:rPr>
          <w:noProof/>
        </w:rPr>
      </w:pPr>
      <w:r>
        <w:rPr>
          <w:rStyle w:val="CommentReference"/>
        </w:rPr>
        <w:annotationRef/>
      </w:r>
      <w:r>
        <w:t>I got lost</w:t>
      </w:r>
      <w:r w:rsidR="00000ADC">
        <w:rPr>
          <w:noProof/>
        </w:rPr>
        <w:t xml:space="preserve"> here, wher did you aply stratified  fold?</w:t>
      </w:r>
      <w:r w:rsidR="00E724D2">
        <w:rPr>
          <w:noProof/>
        </w:rPr>
        <w:t xml:space="preserve">  After the initial test.  Was it on the same 250?  If it was the one before, how did you only get one tree?  Did you only check the one fold?</w:t>
      </w:r>
      <w:r w:rsidR="00AE3914">
        <w:rPr>
          <w:noProof/>
        </w:rPr>
        <w:t xml:space="preserve">  </w:t>
      </w:r>
    </w:p>
    <w:p w14:paraId="18B7697C" w14:textId="77777777" w:rsidR="00AE3914" w:rsidRDefault="00AE3914" w:rsidP="00753FF5">
      <w:pPr>
        <w:pStyle w:val="CommentText"/>
        <w:ind w:firstLine="0"/>
        <w:rPr>
          <w:noProof/>
        </w:rPr>
      </w:pPr>
    </w:p>
    <w:p w14:paraId="60434FC8" w14:textId="51CA6E95" w:rsidR="00AE3914" w:rsidRDefault="00AE3914" w:rsidP="00753FF5">
      <w:pPr>
        <w:pStyle w:val="CommentText"/>
        <w:ind w:firstLine="0"/>
      </w:pPr>
      <w:r>
        <w:rPr>
          <w:noProof/>
        </w:rPr>
        <w:t>These questions I have at this point.</w:t>
      </w:r>
    </w:p>
  </w:comment>
  <w:comment w:id="257" w:author="Michael Decker" w:date="2020-04-03T18:49:00Z" w:initials="MD">
    <w:p w14:paraId="1F2E70BF" w14:textId="77777777" w:rsidR="00C47B90" w:rsidRDefault="00C47B90">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A0790" w:rsidRDefault="00AA0790">
      <w:pPr>
        <w:pStyle w:val="CommentText"/>
      </w:pPr>
    </w:p>
    <w:p w14:paraId="0ED21CA8" w14:textId="075A8D4D" w:rsidR="00AA0790" w:rsidRDefault="00AA0790">
      <w:pPr>
        <w:pStyle w:val="CommentText"/>
      </w:pPr>
      <w:r>
        <w:t>Which is the best fold</w:t>
      </w:r>
    </w:p>
  </w:comment>
  <w:comment w:id="258" w:author="Michael Decker" w:date="2020-04-03T18:51:00Z" w:initials="MD">
    <w:p w14:paraId="54B67312" w14:textId="77777777" w:rsidR="00AA0790" w:rsidRDefault="00AA0790">
      <w:pPr>
        <w:pStyle w:val="CommentText"/>
      </w:pPr>
      <w:r>
        <w:rPr>
          <w:rStyle w:val="CommentReference"/>
        </w:rPr>
        <w:annotationRef/>
      </w:r>
      <w:r>
        <w:t>Not sure what this means?</w:t>
      </w:r>
    </w:p>
    <w:p w14:paraId="1730F3AE" w14:textId="77777777" w:rsidR="00AA0790" w:rsidRDefault="00AA0790">
      <w:pPr>
        <w:pStyle w:val="CommentText"/>
      </w:pPr>
    </w:p>
    <w:p w14:paraId="50B195F1" w14:textId="40DC0150" w:rsidR="00AA0790" w:rsidRDefault="00AA0790">
      <w:pPr>
        <w:pStyle w:val="CommentText"/>
      </w:pPr>
      <w:r>
        <w:t>I have no idea what you did here.  Where is the results of applying one model to the remaining test?</w:t>
      </w:r>
    </w:p>
  </w:comment>
  <w:comment w:id="259"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278" w:author="Michael Decker" w:date="2020-04-01T19:20:00Z" w:initials="MD">
    <w:p w14:paraId="588A91A2" w14:textId="2E697AFC" w:rsidR="00BE73FC" w:rsidRDefault="00BE73FC">
      <w:pPr>
        <w:pStyle w:val="CommentText"/>
      </w:pPr>
      <w:r>
        <w:rPr>
          <w:rStyle w:val="CommentReference"/>
        </w:rPr>
        <w:annotationRef/>
      </w:r>
      <w:r>
        <w:t>You need this for each project individually and not on all 50 as a whole.  Also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 w:id="316" w:author="Michael Decker" w:date="2020-04-03T19:26:00Z" w:initials="MD">
    <w:p w14:paraId="3075A7D6" w14:textId="2C799C0C" w:rsidR="00003101" w:rsidRDefault="00003101">
      <w:pPr>
        <w:pStyle w:val="CommentText"/>
      </w:pPr>
      <w:r>
        <w:rPr>
          <w:rStyle w:val="CommentReference"/>
        </w:rPr>
        <w:annotationRef/>
      </w:r>
      <w:r>
        <w:t>Can you run it without that project?  If it does not impact the results, you can say that here and that is why you choose to keep that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70FB4BFB"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6E40BF8A" w15:done="0"/>
  <w15:commentEx w15:paraId="3604CEB6"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02601FF" w15:done="0"/>
  <w15:commentEx w15:paraId="60434FC8" w15:done="0"/>
  <w15:commentEx w15:paraId="0ED21CA8" w15:done="0"/>
  <w15:commentEx w15:paraId="50B195F1" w15:done="0"/>
  <w15:commentEx w15:paraId="6B14E262" w15:done="0"/>
  <w15:commentEx w15:paraId="2E0E6FDE" w15:done="0"/>
  <w15:commentEx w15:paraId="3075A7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01DA" w16cex:dateUtc="2020-04-03T22:41:00Z"/>
  <w16cex:commentExtensible w16cex:durableId="22320317" w16cex:dateUtc="2020-04-03T22:46:00Z"/>
  <w16cex:commentExtensible w16cex:durableId="223203B0" w16cex:dateUtc="2020-04-03T22:49:00Z"/>
  <w16cex:commentExtensible w16cex:durableId="22320434" w16cex:dateUtc="2020-04-03T22:51:00Z"/>
  <w16cex:commentExtensible w16cex:durableId="222F7BC1" w16cex:dateUtc="2020-04-02T00:44:00Z"/>
  <w16cex:commentExtensible w16cex:durableId="222F6814" w16cex:dateUtc="2020-04-01T23:20:00Z"/>
  <w16cex:commentExtensible w16cex:durableId="22320C76" w16cex:dateUtc="2020-04-03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70FB4BFB" w16cid:durableId="223207A2"/>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6E40BF8A" w16cid:durableId="223208FE"/>
  <w16cid:commentId w16cid:paraId="3604CEB6" w16cid:durableId="22320913"/>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02601FF" w16cid:durableId="223201DA"/>
  <w16cid:commentId w16cid:paraId="60434FC8" w16cid:durableId="22320317"/>
  <w16cid:commentId w16cid:paraId="0ED21CA8" w16cid:durableId="223203B0"/>
  <w16cid:commentId w16cid:paraId="50B195F1" w16cid:durableId="22320434"/>
  <w16cid:commentId w16cid:paraId="6B14E262" w16cid:durableId="222F7BC1"/>
  <w16cid:commentId w16cid:paraId="2E0E6FDE" w16cid:durableId="222F6814"/>
  <w16cid:commentId w16cid:paraId="3075A7D6" w16cid:durableId="22320C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310215" w14:textId="77777777" w:rsidR="00000ADC" w:rsidRDefault="00000ADC" w:rsidP="0082705B">
      <w:pPr>
        <w:spacing w:after="0" w:line="240" w:lineRule="auto"/>
      </w:pPr>
      <w:r>
        <w:separator/>
      </w:r>
    </w:p>
  </w:endnote>
  <w:endnote w:type="continuationSeparator" w:id="0">
    <w:p w14:paraId="0C2AEB65" w14:textId="77777777" w:rsidR="00000ADC" w:rsidRDefault="00000AD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62FB2B" w14:textId="77777777" w:rsidR="00000ADC" w:rsidRDefault="00000ADC" w:rsidP="0082705B">
      <w:pPr>
        <w:spacing w:after="0" w:line="240" w:lineRule="auto"/>
      </w:pPr>
      <w:r>
        <w:separator/>
      </w:r>
    </w:p>
  </w:footnote>
  <w:footnote w:type="continuationSeparator" w:id="0">
    <w:p w14:paraId="31BF2FC5" w14:textId="77777777" w:rsidR="00000ADC" w:rsidRDefault="00000ADC"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ADC"/>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4662F"/>
    <w:rsid w:val="001510E2"/>
    <w:rsid w:val="001517FD"/>
    <w:rsid w:val="001533B9"/>
    <w:rsid w:val="0015388F"/>
    <w:rsid w:val="00155450"/>
    <w:rsid w:val="0015680C"/>
    <w:rsid w:val="0016237A"/>
    <w:rsid w:val="00163393"/>
    <w:rsid w:val="001657AB"/>
    <w:rsid w:val="00166788"/>
    <w:rsid w:val="00166BCD"/>
    <w:rsid w:val="001677A4"/>
    <w:rsid w:val="00173CD8"/>
    <w:rsid w:val="00176AFE"/>
    <w:rsid w:val="00177283"/>
    <w:rsid w:val="001807FB"/>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079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19</TotalTime>
  <Pages>83</Pages>
  <Words>34248</Words>
  <Characters>195217</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25</cp:revision>
  <dcterms:created xsi:type="dcterms:W3CDTF">2020-02-04T18:25:00Z</dcterms:created>
  <dcterms:modified xsi:type="dcterms:W3CDTF">2020-04-03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